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83AFC4" w14:textId="0AC13E5E" w:rsidR="00692770" w:rsidRPr="0089100F" w:rsidRDefault="00692770" w:rsidP="00692770">
      <w:pPr>
        <w:rPr>
          <w:rFonts w:ascii="Times New Roman" w:hAnsi="Times New Roman" w:cs="Times New Roman"/>
          <w:b/>
          <w:sz w:val="28"/>
        </w:rPr>
      </w:pPr>
      <w:r w:rsidRPr="0089100F">
        <w:rPr>
          <w:rFonts w:ascii="Times New Roman" w:hAnsi="Times New Roman" w:cs="Times New Roman"/>
          <w:b/>
          <w:sz w:val="28"/>
        </w:rPr>
        <w:t>Table</w:t>
      </w:r>
      <w:r w:rsidR="00C74C9E">
        <w:rPr>
          <w:rFonts w:ascii="Times New Roman" w:hAnsi="Times New Roman" w:cs="Times New Roman"/>
          <w:b/>
          <w:sz w:val="28"/>
        </w:rPr>
        <w:t xml:space="preserve"> S2</w:t>
      </w:r>
      <w:r w:rsidRPr="0089100F">
        <w:rPr>
          <w:rFonts w:ascii="Times New Roman" w:hAnsi="Times New Roman" w:cs="Times New Roman" w:hint="eastAsia"/>
          <w:b/>
          <w:sz w:val="28"/>
        </w:rPr>
        <w:t>:</w:t>
      </w:r>
      <w:r w:rsidRPr="0089100F">
        <w:rPr>
          <w:rFonts w:ascii="Times New Roman" w:hAnsi="Times New Roman" w:cs="Times New Roman"/>
          <w:b/>
          <w:sz w:val="28"/>
        </w:rPr>
        <w:t xml:space="preserve"> Excluded studies and reasons</w:t>
      </w:r>
    </w:p>
    <w:p w14:paraId="39FABCE8" w14:textId="77777777" w:rsidR="00675CF3" w:rsidRPr="0089100F" w:rsidRDefault="00675CF3">
      <w:pPr>
        <w:rPr>
          <w:rFonts w:ascii="Times New Roman" w:hAnsi="Times New Roman" w:cs="Times New Roman"/>
        </w:rPr>
      </w:pPr>
    </w:p>
    <w:tbl>
      <w:tblPr>
        <w:tblStyle w:val="a7"/>
        <w:tblW w:w="10259" w:type="dxa"/>
        <w:tblInd w:w="226" w:type="dxa"/>
        <w:tblLayout w:type="fixed"/>
        <w:tblLook w:val="04A0" w:firstRow="1" w:lastRow="0" w:firstColumn="1" w:lastColumn="0" w:noHBand="0" w:noVBand="1"/>
      </w:tblPr>
      <w:tblGrid>
        <w:gridCol w:w="7508"/>
        <w:gridCol w:w="1243"/>
        <w:gridCol w:w="1508"/>
      </w:tblGrid>
      <w:tr w:rsidR="003251D4" w:rsidRPr="0089100F" w14:paraId="7E5586DA" w14:textId="6E3E97BF" w:rsidTr="000A4FC1">
        <w:trPr>
          <w:trHeight w:val="458"/>
        </w:trPr>
        <w:tc>
          <w:tcPr>
            <w:tcW w:w="7508" w:type="dxa"/>
            <w:noWrap/>
            <w:hideMark/>
          </w:tcPr>
          <w:p w14:paraId="632DEDCA" w14:textId="77777777" w:rsidR="003251D4" w:rsidRPr="0089100F" w:rsidRDefault="003251D4" w:rsidP="006838DC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89100F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 xml:space="preserve">Reasons for exclusion: </w:t>
            </w:r>
          </w:p>
        </w:tc>
        <w:tc>
          <w:tcPr>
            <w:tcW w:w="1243" w:type="dxa"/>
          </w:tcPr>
          <w:p w14:paraId="74085298" w14:textId="77777777" w:rsidR="003251D4" w:rsidRPr="0089100F" w:rsidRDefault="003251D4" w:rsidP="006838DC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89100F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Number</w:t>
            </w:r>
          </w:p>
        </w:tc>
        <w:tc>
          <w:tcPr>
            <w:tcW w:w="1508" w:type="dxa"/>
          </w:tcPr>
          <w:p w14:paraId="72506C46" w14:textId="5592E4E9" w:rsidR="003251D4" w:rsidRPr="0089100F" w:rsidRDefault="003251D4" w:rsidP="003251D4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</w:pPr>
            <w:r w:rsidRPr="0089100F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8"/>
                <w:szCs w:val="28"/>
              </w:rPr>
              <w:t>Reference</w:t>
            </w:r>
          </w:p>
        </w:tc>
      </w:tr>
      <w:tr w:rsidR="003251D4" w:rsidRPr="0089100F" w14:paraId="1F00F9C6" w14:textId="1256BD3B" w:rsidTr="000A4FC1">
        <w:trPr>
          <w:trHeight w:val="320"/>
        </w:trPr>
        <w:tc>
          <w:tcPr>
            <w:tcW w:w="7508" w:type="dxa"/>
            <w:noWrap/>
            <w:hideMark/>
          </w:tcPr>
          <w:p w14:paraId="3223604B" w14:textId="5301822E" w:rsidR="003251D4" w:rsidRPr="0089100F" w:rsidRDefault="00711EBD" w:rsidP="006838D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Studies that did no</w:t>
            </w:r>
            <w:r w:rsidR="00FA07F4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t>t</w:t>
            </w: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 xml:space="preserve"> include participants with hip fracture</w:t>
            </w:r>
            <w:r w:rsidR="00C1536C"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 xml:space="preserve"> through screening </w:t>
            </w:r>
          </w:p>
        </w:tc>
        <w:tc>
          <w:tcPr>
            <w:tcW w:w="1243" w:type="dxa"/>
          </w:tcPr>
          <w:p w14:paraId="1231E3E8" w14:textId="0A220178" w:rsidR="003251D4" w:rsidRPr="0089100F" w:rsidRDefault="0001074D" w:rsidP="00D16D2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68</w:t>
            </w:r>
          </w:p>
        </w:tc>
        <w:tc>
          <w:tcPr>
            <w:tcW w:w="1508" w:type="dxa"/>
          </w:tcPr>
          <w:p w14:paraId="24A64765" w14:textId="4DC4EA2F" w:rsidR="003251D4" w:rsidRPr="0089100F" w:rsidRDefault="000A4FC1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cmQ+Y29udHJvbGxlZCBzdHVkeTwva2V5d29yZD48a2V5d29yZD5kaWFiZXRlcyBtZWxsaXR1czwv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BY2hhcnlhPC9BdXRob3I+PFllYXI+MjAxMjwvWWVhcj48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b2R5IHdlaWdodCBsb3NzPC9rZXl3b3JkPjwva2V5d29yZHM+PGRhdGVzPjx5ZWFyPjIwMTY8L3ll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MDg8L3VybD48L3JlbGF0ZWQtdXJscz48L3VybHM+PGVsZWN0cm9uaWMtcmVzb3VyY2UtbnVtPjEw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ZCB1bm5lY2Vzc2FyeSBiZWNhdXNlIHRoZSBNRFMgMi4wIGFzc2Vzc21lbnRzIGFyZSBwZXJmb3Jt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IFVuaXZlcnNpdMOpIGRlIEx5b24sIEZyYW5jZS4gRWxlY3Ryb25pYyBhZGRyZXNzOiBlbGlzYWJl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cmQ+Y29udHJvbGxlZCBzdHVkeTwva2V5d29yZD48a2V5d29yZD5kaWFiZXRlcyBtZWxsaXR1czwv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F91AD6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1-68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  <w:tr w:rsidR="00BD02F9" w:rsidRPr="0089100F" w14:paraId="0A465E63" w14:textId="77777777" w:rsidTr="000A4FC1">
        <w:trPr>
          <w:trHeight w:val="320"/>
        </w:trPr>
        <w:tc>
          <w:tcPr>
            <w:tcW w:w="7508" w:type="dxa"/>
            <w:noWrap/>
          </w:tcPr>
          <w:p w14:paraId="7838E189" w14:textId="7FE16702" w:rsidR="00BD02F9" w:rsidRDefault="0001074D" w:rsidP="006838D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Studies that were not BMI or body weight related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t xml:space="preserve"> </w:t>
            </w:r>
            <w:r w:rsidR="00C1536C"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through screening</w:t>
            </w:r>
          </w:p>
        </w:tc>
        <w:tc>
          <w:tcPr>
            <w:tcW w:w="1243" w:type="dxa"/>
          </w:tcPr>
          <w:p w14:paraId="39313277" w14:textId="2FD29A32" w:rsidR="00BD02F9" w:rsidRDefault="00AB6F7D" w:rsidP="00D16D2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1</w:t>
            </w:r>
            <w:r w:rsidR="0001074D"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02</w:t>
            </w:r>
          </w:p>
        </w:tc>
        <w:tc>
          <w:tcPr>
            <w:tcW w:w="1508" w:type="dxa"/>
          </w:tcPr>
          <w:p w14:paraId="2F69D613" w14:textId="0D5F60F4" w:rsidR="00BD02F9" w:rsidRDefault="000A4FC1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TnVtPjxyZWNvcmQ+PHJlYy1udW1iZXI+MzYyODwvcmVjLW51bWJlcj48Zm9yZWlnbi1rZXlzPjxr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BYnXDrW4tRmVybsOhbmRlejwvQXV0aG9yPjxZZWFyPjIw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dG9ycz48YXV0aG9ycz48YXV0aG9yPkNoZW4gU3IsIFkuIEMuPC9hdXRob3I+PC9hdXRob3JzPjwv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SJFTiIgZGItaWQ9ImRkcGRkenQyaWV3cmF2ZXcwdm9wcHM5anJhcGVmenN0YXZ0eCIgdGltZXN0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dGlvbjwva2V5d29yZD48a2V5d29yZD5wcm9zcGVjdGl2ZSBzdHVkeTwva2V5d29yZD48a2V5d29y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jxrZXl3b3JkPnJpc2sgZmFjdG9yPC9rZXl3b3JkPjxrZXl3b3JkPmZlbWFsZTwva2V5d29yZD48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cj48YXV0aG9yPkxpZGdyZW4sIEwuPC9hdXRob3I+PC9hdXRob3JzPjwvY29udHJpYnV0b3JzPjxh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TnVtPjxyZWNvcmQ+PHJlYy1udW1iZXI+MzYyODwvcmVjLW51bWJlcj48Zm9yZWlnbi1rZXlzPjxr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F91AD6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69-167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  <w:tr w:rsidR="00C1536C" w:rsidRPr="0089100F" w14:paraId="6D85B17C" w14:textId="77777777" w:rsidTr="000A4FC1">
        <w:trPr>
          <w:trHeight w:val="320"/>
        </w:trPr>
        <w:tc>
          <w:tcPr>
            <w:tcW w:w="7508" w:type="dxa"/>
            <w:noWrap/>
          </w:tcPr>
          <w:p w14:paraId="5ED44C30" w14:textId="487168BC" w:rsidR="00C1536C" w:rsidRDefault="00C1536C" w:rsidP="00C962C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t>S</w:t>
            </w: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tud</w:t>
            </w:r>
            <w:r w:rsidR="00FA07F4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t>ies</w:t>
            </w: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 xml:space="preserve"> that were not </w:t>
            </w:r>
            <w:r w:rsidR="00FA07F4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t>retrievable</w:t>
            </w: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 xml:space="preserve"> through screening</w:t>
            </w:r>
          </w:p>
        </w:tc>
        <w:tc>
          <w:tcPr>
            <w:tcW w:w="1243" w:type="dxa"/>
          </w:tcPr>
          <w:p w14:paraId="117BB464" w14:textId="212C0CD3" w:rsidR="00C1536C" w:rsidRDefault="00C1536C" w:rsidP="00D16D2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4</w:t>
            </w:r>
          </w:p>
        </w:tc>
        <w:tc>
          <w:tcPr>
            <w:tcW w:w="1508" w:type="dxa"/>
          </w:tcPr>
          <w:p w14:paraId="51C429D5" w14:textId="00991CA7" w:rsidR="00C1536C" w:rsidRDefault="00C1536C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OaXNzZW48L0F1dGhvcj48WWVhcj4yMDIxPC9ZZWFyPjxS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OaXNzZW48L0F1dGhvcj48WWVhcj4yMDIxPC9ZZWFyPjxS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F91AD6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168-171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  <w:tr w:rsidR="00C1536C" w:rsidRPr="0089100F" w14:paraId="3B42A060" w14:textId="77777777" w:rsidTr="000A4FC1">
        <w:trPr>
          <w:trHeight w:val="320"/>
        </w:trPr>
        <w:tc>
          <w:tcPr>
            <w:tcW w:w="7508" w:type="dxa"/>
            <w:noWrap/>
          </w:tcPr>
          <w:p w14:paraId="516545F8" w14:textId="04122E2A" w:rsidR="00C1536C" w:rsidRDefault="00C1536C" w:rsidP="00C962C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Studies that were meta-analysis, systemic review, or case reports</w:t>
            </w:r>
          </w:p>
        </w:tc>
        <w:tc>
          <w:tcPr>
            <w:tcW w:w="1243" w:type="dxa"/>
          </w:tcPr>
          <w:p w14:paraId="353A1C94" w14:textId="2FC01B28" w:rsidR="00C1536C" w:rsidRDefault="00C1536C" w:rsidP="00D16D2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10</w:t>
            </w:r>
          </w:p>
        </w:tc>
        <w:tc>
          <w:tcPr>
            <w:tcW w:w="1508" w:type="dxa"/>
          </w:tcPr>
          <w:p w14:paraId="1167194F" w14:textId="786E3135" w:rsidR="00C1536C" w:rsidRDefault="00C1536C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MzQ2IFZpbGEgTm92YSBkZSBHYWlhLCBQb3J0dWdhbCYjeEQ7WWFzbWluIFJlc2lkZW5jZSwgMjUw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BbnR3aTwvQXV0aG9yPjxZZWFyPjIwMTI8L1llYXI+PFJl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IEMuPC9hdXRob3I+PGF1dGhvcj5EaWFzLCBILjwvYXV0aG9yPjxhdXRob3I+U2ltLVNpbSwgTS48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GF1dGhvcj5QZXJlaXJhLCBNLjwvYXV0aG9yPjxhdXRob3I+RmVycmVpcmEsIE0uPC9hdXRob3I+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MzQ2IFZpbGEgTm92YSBkZSBHYWlhLCBQb3J0dWdhbCYjeEQ7WWFzbWluIFJlc2lkZW5jZSwgMjUw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F91AD6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172-181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  <w:tr w:rsidR="00C1536C" w:rsidRPr="0089100F" w14:paraId="30B3A71D" w14:textId="77777777" w:rsidTr="000A4FC1">
        <w:trPr>
          <w:trHeight w:val="320"/>
        </w:trPr>
        <w:tc>
          <w:tcPr>
            <w:tcW w:w="7508" w:type="dxa"/>
            <w:noWrap/>
          </w:tcPr>
          <w:p w14:paraId="195E12B0" w14:textId="22CFFB7B" w:rsidR="00C1536C" w:rsidRDefault="00C1536C" w:rsidP="008A1A0A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Studies that did not provided precise fracture data</w:t>
            </w:r>
          </w:p>
        </w:tc>
        <w:tc>
          <w:tcPr>
            <w:tcW w:w="1243" w:type="dxa"/>
          </w:tcPr>
          <w:p w14:paraId="48FF994B" w14:textId="4F28382D" w:rsidR="00C1536C" w:rsidRPr="00AC19FE" w:rsidRDefault="00C1536C" w:rsidP="00D16D2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23</w:t>
            </w:r>
          </w:p>
        </w:tc>
        <w:tc>
          <w:tcPr>
            <w:tcW w:w="1508" w:type="dxa"/>
          </w:tcPr>
          <w:p w14:paraId="10A8A44C" w14:textId="0ADBDCAD" w:rsidR="00C1536C" w:rsidRDefault="00C1536C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eTwva2V5d29yZD48a2V5d29yZD52aXRhbWluIGJsb29kIGxldmVsPC9rZXl3b3JkPjwva2V5d29y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BcnRhemE8L0F1dGhvcj48WWVhcj4yMDExPC9ZZWFyPjxS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eTwva2V5d29yZD48a2V5d29yZD52aXRhbWluIGJsb29kIGxldmVsPC9rZXl3b3JkPjwva2V5d29y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F91AD6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182-204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  <w:tr w:rsidR="00C1536C" w:rsidRPr="0089100F" w14:paraId="7557A04C" w14:textId="77777777" w:rsidTr="000A4FC1">
        <w:trPr>
          <w:trHeight w:val="320"/>
        </w:trPr>
        <w:tc>
          <w:tcPr>
            <w:tcW w:w="7508" w:type="dxa"/>
            <w:noWrap/>
          </w:tcPr>
          <w:p w14:paraId="7B4FE5F7" w14:textId="521967EB" w:rsidR="00C1536C" w:rsidRDefault="00C1536C" w:rsidP="006838D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Studies that did not provided precise BMI or body weight grouping</w:t>
            </w:r>
          </w:p>
        </w:tc>
        <w:tc>
          <w:tcPr>
            <w:tcW w:w="1243" w:type="dxa"/>
          </w:tcPr>
          <w:p w14:paraId="43362C17" w14:textId="6FACCCB8" w:rsidR="00C1536C" w:rsidRDefault="00C1536C" w:rsidP="00D16D2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15</w:t>
            </w:r>
          </w:p>
        </w:tc>
        <w:tc>
          <w:tcPr>
            <w:tcW w:w="1508" w:type="dxa"/>
          </w:tcPr>
          <w:p w14:paraId="104655D6" w14:textId="14EE8FB3" w:rsidR="00C1536C" w:rsidRDefault="00C1536C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YXV0aG9ycz48YXV0aG9yPlF1YWNoLCBMLiBILjwvYXV0aG9yPjxhdXRob3I+SmF5YW1haGEsIFMu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CZWxsPC9BdXRob3I+PFllYXI+MjAyMTwvWWVhcj48UmVj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YXV0aG9ycz48YXV0aG9yPlF1YWNoLCBMLiBILjwvYXV0aG9yPjxhdXRob3I+SmF5YW1haGEsIFMu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F91AD6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205-219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  <w:tr w:rsidR="00C1536C" w:rsidRPr="0089100F" w14:paraId="72718331" w14:textId="1A0DA1B2" w:rsidTr="000A4FC1">
        <w:trPr>
          <w:trHeight w:val="320"/>
        </w:trPr>
        <w:tc>
          <w:tcPr>
            <w:tcW w:w="7508" w:type="dxa"/>
            <w:noWrap/>
            <w:hideMark/>
          </w:tcPr>
          <w:p w14:paraId="037AE724" w14:textId="5A31052A" w:rsidR="00C1536C" w:rsidRPr="0089100F" w:rsidRDefault="00C1536C" w:rsidP="006838D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Studies that did not provided mortality data</w:t>
            </w:r>
          </w:p>
        </w:tc>
        <w:tc>
          <w:tcPr>
            <w:tcW w:w="1243" w:type="dxa"/>
          </w:tcPr>
          <w:p w14:paraId="1D020B20" w14:textId="170ADDB3" w:rsidR="00C1536C" w:rsidRPr="0089100F" w:rsidRDefault="00C1536C" w:rsidP="006838D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15</w:t>
            </w:r>
          </w:p>
        </w:tc>
        <w:tc>
          <w:tcPr>
            <w:tcW w:w="1508" w:type="dxa"/>
          </w:tcPr>
          <w:p w14:paraId="1800DF64" w14:textId="338787EE" w:rsidR="00C1536C" w:rsidRPr="0089100F" w:rsidRDefault="00C1536C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cmVlY2UuJiN4RDtEZXBhcnRtZW50IG9mIEh5Z2llbmUgYW5kIEVwaWRlbWlvbG9neSwgVW5pdmVy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DaGFuZzwvQXV0aG9yPjxZZWFyPjIwMTk8L1llYXI+PFJl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cmVlY2UuJiN4RDtEZXBhcnRtZW50IG9mIEh5Z2llbmUgYW5kIEVwaWRlbWlvbG9neSwgVW5pdmVy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F91AD6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123, 220-233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  <w:tr w:rsidR="00C1536C" w:rsidRPr="0089100F" w14:paraId="44A20FA3" w14:textId="7486BBDE" w:rsidTr="000A4FC1">
        <w:trPr>
          <w:trHeight w:val="272"/>
        </w:trPr>
        <w:tc>
          <w:tcPr>
            <w:tcW w:w="7508" w:type="dxa"/>
            <w:noWrap/>
            <w:hideMark/>
          </w:tcPr>
          <w:p w14:paraId="07C2F454" w14:textId="38B8B533" w:rsidR="00C1536C" w:rsidRPr="0089100F" w:rsidRDefault="00C1536C" w:rsidP="0001074D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Studies that did not provided complete follow up</w:t>
            </w:r>
          </w:p>
        </w:tc>
        <w:tc>
          <w:tcPr>
            <w:tcW w:w="1243" w:type="dxa"/>
          </w:tcPr>
          <w:p w14:paraId="5D23E200" w14:textId="4BA376B4" w:rsidR="00C1536C" w:rsidRPr="0089100F" w:rsidRDefault="00C1536C" w:rsidP="006838DC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1</w:t>
            </w:r>
          </w:p>
        </w:tc>
        <w:tc>
          <w:tcPr>
            <w:tcW w:w="1508" w:type="dxa"/>
          </w:tcPr>
          <w:p w14:paraId="6FE22ADB" w14:textId="01A57538" w:rsidR="00C1536C" w:rsidRPr="0089100F" w:rsidRDefault="00C1536C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aaGFuZzwvQXV0aG9yPjxZZWFyPjIwMTg8L1llYXI+PFJl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=
</w:fldData>
              </w:fldChar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aaGFuZzwvQXV0aG9yPjxZZWFyPjIwMTg8L1llYXI+PFJl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=
</w:fldData>
              </w:fldChar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4974E5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234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  <w:tr w:rsidR="00C1536C" w:rsidRPr="0089100F" w14:paraId="1C389F89" w14:textId="77777777" w:rsidTr="000A4FC1">
        <w:trPr>
          <w:trHeight w:val="320"/>
        </w:trPr>
        <w:tc>
          <w:tcPr>
            <w:tcW w:w="7508" w:type="dxa"/>
            <w:noWrap/>
            <w:hideMark/>
          </w:tcPr>
          <w:p w14:paraId="28ABCBE2" w14:textId="1B0677A3" w:rsidR="00C1536C" w:rsidRPr="0089100F" w:rsidRDefault="00C1536C" w:rsidP="00DC7F34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Studies that did not provided complete data</w:t>
            </w:r>
          </w:p>
        </w:tc>
        <w:tc>
          <w:tcPr>
            <w:tcW w:w="1243" w:type="dxa"/>
          </w:tcPr>
          <w:p w14:paraId="61B955BF" w14:textId="3B7617D7" w:rsidR="00C1536C" w:rsidRPr="0089100F" w:rsidRDefault="00C1536C" w:rsidP="00DC7F34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3</w:t>
            </w:r>
          </w:p>
        </w:tc>
        <w:tc>
          <w:tcPr>
            <w:tcW w:w="1508" w:type="dxa"/>
          </w:tcPr>
          <w:p w14:paraId="1E1B6684" w14:textId="4F2C0D60" w:rsidR="00C1536C" w:rsidRPr="0089100F" w:rsidRDefault="00C1536C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XYWx0ZXI8L0F1dGhvcj48WWVhcj4yMDExPC9ZZWFyPjxS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XYWx0ZXI8L0F1dGhvcj48WWVhcj4yMDExPC9ZZWFyPjxS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</w:fldData>
              </w:fldCha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F91AD6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F91AD6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235-237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  <w:tr w:rsidR="00C1536C" w:rsidRPr="0089100F" w14:paraId="4440DF25" w14:textId="77777777" w:rsidTr="000A4FC1">
        <w:trPr>
          <w:trHeight w:val="320"/>
        </w:trPr>
        <w:tc>
          <w:tcPr>
            <w:tcW w:w="7508" w:type="dxa"/>
            <w:noWrap/>
            <w:hideMark/>
          </w:tcPr>
          <w:p w14:paraId="6DFC0D0C" w14:textId="4B8DA435" w:rsidR="00C1536C" w:rsidRPr="0089100F" w:rsidRDefault="00C1536C" w:rsidP="009E4F34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>Stud</w:t>
            </w:r>
            <w:r w:rsidR="00FA07F4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t>ies</w:t>
            </w: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 xml:space="preserve"> that </w:t>
            </w:r>
            <w:r w:rsidR="00350D4D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t>was</w:t>
            </w:r>
            <w:r>
              <w:rPr>
                <w:rFonts w:ascii="Times New Roman" w:eastAsia="新細明體" w:hAnsi="Times New Roman" w:cs="Times New Roman" w:hint="eastAsia"/>
                <w:color w:val="000000"/>
                <w:kern w:val="0"/>
                <w:szCs w:val="24"/>
              </w:rPr>
              <w:t xml:space="preserve"> unavailable to full text</w:t>
            </w:r>
          </w:p>
        </w:tc>
        <w:tc>
          <w:tcPr>
            <w:tcW w:w="1243" w:type="dxa"/>
          </w:tcPr>
          <w:p w14:paraId="798D73A7" w14:textId="77777777" w:rsidR="00C1536C" w:rsidRPr="0089100F" w:rsidRDefault="00C1536C" w:rsidP="009E4F34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 w:rsidRPr="0089100F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t>1</w:t>
            </w:r>
          </w:p>
        </w:tc>
        <w:tc>
          <w:tcPr>
            <w:tcW w:w="1508" w:type="dxa"/>
          </w:tcPr>
          <w:p w14:paraId="429AB5E5" w14:textId="42FB6FE1" w:rsidR="00C1536C" w:rsidRPr="0089100F" w:rsidRDefault="00C1536C" w:rsidP="004B2802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pP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GYWtocnk8L0F1dGhvcj48WWVhcj4yMDIxPC9ZZWFyPjxS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</w:fldData>
              </w:fldChar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GYWtocnk8L0F1dGhvcj48WWVhcj4yMDIxPC9ZZWFyPjxS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</w:fldData>
              </w:fldChar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 w:rsidR="004974E5"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="004974E5">
              <w:rPr>
                <w:rFonts w:ascii="Times New Roman" w:eastAsia="新細明體" w:hAnsi="Times New Roman" w:cs="Times New Roman"/>
                <w:noProof/>
                <w:color w:val="000000"/>
                <w:kern w:val="0"/>
                <w:szCs w:val="24"/>
              </w:rPr>
              <w:t>(238)</w:t>
            </w:r>
            <w:r>
              <w:rPr>
                <w:rFonts w:ascii="Times New Roman" w:eastAsia="新細明體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</w:tc>
      </w:tr>
    </w:tbl>
    <w:p w14:paraId="72F7FA13" w14:textId="33576999" w:rsidR="0089100F" w:rsidRDefault="0089100F" w:rsidP="0089100F">
      <w:pPr>
        <w:pStyle w:val="EndNoteBibliography"/>
        <w:rPr>
          <w:rFonts w:ascii="Times New Roman" w:hAnsi="Times New Roman" w:cs="Times New Roman"/>
        </w:rPr>
      </w:pPr>
    </w:p>
    <w:p w14:paraId="3B7ADFFC" w14:textId="73EF925F" w:rsidR="00A475FF" w:rsidRDefault="00A475FF" w:rsidP="0089100F">
      <w:pPr>
        <w:pStyle w:val="EndNoteBibliography"/>
        <w:rPr>
          <w:rFonts w:ascii="Times New Roman" w:hAnsi="Times New Roman" w:cs="Times New Roman"/>
        </w:rPr>
      </w:pPr>
    </w:p>
    <w:p w14:paraId="48CF3FD2" w14:textId="51D03820" w:rsidR="00A475FF" w:rsidRDefault="00A475FF" w:rsidP="0089100F">
      <w:pPr>
        <w:pStyle w:val="EndNoteBibliography"/>
        <w:rPr>
          <w:rFonts w:ascii="Times New Roman" w:hAnsi="Times New Roman" w:cs="Times New Roman"/>
        </w:rPr>
      </w:pPr>
    </w:p>
    <w:p w14:paraId="3C05FF7D" w14:textId="77777777" w:rsidR="00A475FF" w:rsidRDefault="00A475FF" w:rsidP="0089100F">
      <w:pPr>
        <w:pStyle w:val="EndNoteBibliography"/>
        <w:rPr>
          <w:rFonts w:ascii="Times New Roman" w:hAnsi="Times New Roman" w:cs="Times New Roman"/>
        </w:rPr>
      </w:pPr>
    </w:p>
    <w:p w14:paraId="2E419AB2" w14:textId="3CB2EC11" w:rsidR="0089100F" w:rsidRDefault="0089100F" w:rsidP="0089100F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Reference</w:t>
      </w:r>
    </w:p>
    <w:p w14:paraId="7224D5C1" w14:textId="77777777" w:rsidR="0001074D" w:rsidRDefault="0001074D">
      <w:pPr>
        <w:rPr>
          <w:rFonts w:ascii="Times New Roman" w:hAnsi="Times New Roman" w:cs="Times New Roman"/>
        </w:rPr>
      </w:pPr>
    </w:p>
    <w:p w14:paraId="20C10FD9" w14:textId="77777777" w:rsidR="00F91AD6" w:rsidRPr="00F91AD6" w:rsidRDefault="0001074D" w:rsidP="00F91AD6">
      <w:pPr>
        <w:pStyle w:val="EndNoteBibliography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F91AD6" w:rsidRPr="00F91AD6">
        <w:t>1.</w:t>
      </w:r>
      <w:r w:rsidR="00F91AD6" w:rsidRPr="00F91AD6">
        <w:tab/>
        <w:t xml:space="preserve">Acharya KKV, Pandey V, Rao PS. Male osteoporosis: Our experience with an understudied disease. </w:t>
      </w:r>
      <w:r w:rsidR="00F91AD6" w:rsidRPr="00F91AD6">
        <w:rPr>
          <w:i/>
        </w:rPr>
        <w:t>Osteoporosis International</w:t>
      </w:r>
      <w:r w:rsidR="00F91AD6" w:rsidRPr="00F91AD6">
        <w:t xml:space="preserve"> 2012;</w:t>
      </w:r>
      <w:r w:rsidR="00F91AD6" w:rsidRPr="00F91AD6">
        <w:rPr>
          <w:b/>
        </w:rPr>
        <w:t>23:</w:t>
      </w:r>
      <w:r w:rsidR="00F91AD6" w:rsidRPr="00F91AD6">
        <w:t xml:space="preserve"> S687-S688.</w:t>
      </w:r>
    </w:p>
    <w:p w14:paraId="26B0AB7F" w14:textId="77777777" w:rsidR="00F91AD6" w:rsidRPr="00F91AD6" w:rsidRDefault="00F91AD6" w:rsidP="00F91AD6">
      <w:pPr>
        <w:pStyle w:val="EndNoteBibliography"/>
      </w:pPr>
    </w:p>
    <w:p w14:paraId="63EB770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.</w:t>
      </w:r>
      <w:r w:rsidRPr="00F91AD6">
        <w:tab/>
        <w:t xml:space="preserve">Ahmed T, Steward J, O'Mahony MS. Esterases, frailty and mortality in older people in the community. </w:t>
      </w:r>
      <w:r w:rsidRPr="00F91AD6">
        <w:rPr>
          <w:i/>
        </w:rPr>
        <w:t>Age Ageing</w:t>
      </w:r>
      <w:r w:rsidRPr="00F91AD6">
        <w:t xml:space="preserve"> 2011;</w:t>
      </w:r>
      <w:r w:rsidRPr="00F91AD6">
        <w:rPr>
          <w:b/>
        </w:rPr>
        <w:t>40:</w:t>
      </w:r>
      <w:r w:rsidRPr="00F91AD6">
        <w:t xml:space="preserve"> ii2.</w:t>
      </w:r>
    </w:p>
    <w:p w14:paraId="24077A7A" w14:textId="77777777" w:rsidR="00F91AD6" w:rsidRPr="00F91AD6" w:rsidRDefault="00F91AD6" w:rsidP="00F91AD6">
      <w:pPr>
        <w:pStyle w:val="EndNoteBibliography"/>
      </w:pPr>
    </w:p>
    <w:p w14:paraId="65A4C58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.</w:t>
      </w:r>
      <w:r w:rsidRPr="00F91AD6">
        <w:tab/>
        <w:t xml:space="preserve">Arain SR, Riaz A, Nazir L, Umer TP, Rasool T. LOW BONE MINERAL DENSITY AMONG PATIENTS WITH NEWLY DIAGNOSED RHEUMATOID ARTHRITIS. </w:t>
      </w:r>
      <w:r w:rsidRPr="00F91AD6">
        <w:rPr>
          <w:i/>
        </w:rPr>
        <w:t>J Ayub Med Coll Abbottabad</w:t>
      </w:r>
      <w:r w:rsidRPr="00F91AD6">
        <w:t xml:space="preserve"> 2016;</w:t>
      </w:r>
      <w:r w:rsidRPr="00F91AD6">
        <w:rPr>
          <w:b/>
        </w:rPr>
        <w:t>28:</w:t>
      </w:r>
      <w:r w:rsidRPr="00F91AD6">
        <w:t xml:space="preserve"> 175-178.</w:t>
      </w:r>
    </w:p>
    <w:p w14:paraId="297C8516" w14:textId="77777777" w:rsidR="00F91AD6" w:rsidRPr="00F91AD6" w:rsidRDefault="00F91AD6" w:rsidP="00F91AD6">
      <w:pPr>
        <w:pStyle w:val="EndNoteBibliography"/>
      </w:pPr>
    </w:p>
    <w:p w14:paraId="2D457CF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.</w:t>
      </w:r>
      <w:r w:rsidRPr="00F91AD6">
        <w:tab/>
        <w:t xml:space="preserve">Aubry-Rozier B, Stoll D, Krieg MA, Lamy O, Hans D. What was your fracture risk evaluated by FRAX® the day before your osteoporotic fracture? </w:t>
      </w:r>
      <w:r w:rsidRPr="00F91AD6">
        <w:rPr>
          <w:i/>
        </w:rPr>
        <w:t>Clin Rheumatol</w:t>
      </w:r>
      <w:r w:rsidRPr="00F91AD6">
        <w:t xml:space="preserve"> 2013;</w:t>
      </w:r>
      <w:r w:rsidRPr="00F91AD6">
        <w:rPr>
          <w:b/>
        </w:rPr>
        <w:t>32:</w:t>
      </w:r>
      <w:r w:rsidRPr="00F91AD6">
        <w:t xml:space="preserve"> 219-223.</w:t>
      </w:r>
    </w:p>
    <w:p w14:paraId="464F6555" w14:textId="77777777" w:rsidR="00F91AD6" w:rsidRPr="00F91AD6" w:rsidRDefault="00F91AD6" w:rsidP="00F91AD6">
      <w:pPr>
        <w:pStyle w:val="EndNoteBibliography"/>
      </w:pPr>
    </w:p>
    <w:p w14:paraId="460BA30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.</w:t>
      </w:r>
      <w:r w:rsidRPr="00F91AD6">
        <w:tab/>
        <w:t xml:space="preserve">Bakeri H, Luthra P. Management of a complex patient with anorexia nervosa, osteoporosis, primary hyperparathyroidism and chronic kidney disease. </w:t>
      </w:r>
      <w:r w:rsidRPr="00F91AD6">
        <w:rPr>
          <w:i/>
        </w:rPr>
        <w:t>Endocrine Reviews</w:t>
      </w:r>
      <w:r w:rsidRPr="00F91AD6">
        <w:t xml:space="preserve"> 2018;</w:t>
      </w:r>
      <w:r w:rsidRPr="00F91AD6">
        <w:rPr>
          <w:b/>
        </w:rPr>
        <w:t>39</w:t>
      </w:r>
      <w:r w:rsidRPr="00F91AD6">
        <w:t>.</w:t>
      </w:r>
    </w:p>
    <w:p w14:paraId="257203C9" w14:textId="77777777" w:rsidR="00F91AD6" w:rsidRPr="00F91AD6" w:rsidRDefault="00F91AD6" w:rsidP="00F91AD6">
      <w:pPr>
        <w:pStyle w:val="EndNoteBibliography"/>
      </w:pPr>
    </w:p>
    <w:p w14:paraId="6E521EB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.</w:t>
      </w:r>
      <w:r w:rsidRPr="00F91AD6">
        <w:tab/>
        <w:t>Bakides S, Papouli F, Zannou A, Soumbassis C, Kotis M, Dimaresi T</w:t>
      </w:r>
      <w:r w:rsidRPr="00F91AD6">
        <w:rPr>
          <w:i/>
        </w:rPr>
        <w:t>, et al.</w:t>
      </w:r>
      <w:r w:rsidRPr="00F91AD6">
        <w:t xml:space="preserve"> Utility of frax algorithm and qus densitometry among women in an area of Southeastern Greece. </w:t>
      </w:r>
      <w:r w:rsidRPr="00F91AD6">
        <w:rPr>
          <w:i/>
        </w:rPr>
        <w:t>European Journal of Internal Medicine</w:t>
      </w:r>
      <w:r w:rsidRPr="00F91AD6">
        <w:t xml:space="preserve"> 2011;</w:t>
      </w:r>
      <w:r w:rsidRPr="00F91AD6">
        <w:rPr>
          <w:b/>
        </w:rPr>
        <w:t>22:</w:t>
      </w:r>
      <w:r w:rsidRPr="00F91AD6">
        <w:t xml:space="preserve"> S9-S10.</w:t>
      </w:r>
    </w:p>
    <w:p w14:paraId="09528F8E" w14:textId="77777777" w:rsidR="00F91AD6" w:rsidRPr="00F91AD6" w:rsidRDefault="00F91AD6" w:rsidP="00F91AD6">
      <w:pPr>
        <w:pStyle w:val="EndNoteBibliography"/>
      </w:pPr>
    </w:p>
    <w:p w14:paraId="740E156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.</w:t>
      </w:r>
      <w:r w:rsidRPr="00F91AD6">
        <w:tab/>
        <w:t>Balogun S, Winzenberg T, Wills K, Scott D, Callisaya M, Cicuttini F</w:t>
      </w:r>
      <w:r w:rsidRPr="00F91AD6">
        <w:rPr>
          <w:i/>
        </w:rPr>
        <w:t>, et al.</w:t>
      </w:r>
      <w:r w:rsidRPr="00F91AD6">
        <w:t xml:space="preserve"> Prospective associations of osteosarcopenia and osteodynapenia with incident fracture and mortality over 10 years in community-dwelling older adults. </w:t>
      </w:r>
      <w:r w:rsidRPr="00F91AD6">
        <w:rPr>
          <w:i/>
        </w:rPr>
        <w:t>Arch Gerontol Geriatr</w:t>
      </w:r>
      <w:r w:rsidRPr="00F91AD6">
        <w:t xml:space="preserve"> 2019;</w:t>
      </w:r>
      <w:r w:rsidRPr="00F91AD6">
        <w:rPr>
          <w:b/>
        </w:rPr>
        <w:t>82:</w:t>
      </w:r>
      <w:r w:rsidRPr="00F91AD6">
        <w:t xml:space="preserve"> 67-73.</w:t>
      </w:r>
    </w:p>
    <w:p w14:paraId="6DAAAFE5" w14:textId="77777777" w:rsidR="00F91AD6" w:rsidRPr="00F91AD6" w:rsidRDefault="00F91AD6" w:rsidP="00F91AD6">
      <w:pPr>
        <w:pStyle w:val="EndNoteBibliography"/>
      </w:pPr>
    </w:p>
    <w:p w14:paraId="30B3E69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.</w:t>
      </w:r>
      <w:r w:rsidRPr="00F91AD6">
        <w:tab/>
        <w:t xml:space="preserve">Brance ML, Larroudé MS, Brun LR. Study of risk factors for low bone mass in postmenopausal women from Argentina. </w:t>
      </w:r>
      <w:r w:rsidRPr="00F91AD6">
        <w:rPr>
          <w:i/>
        </w:rPr>
        <w:t>Journal of Clinical Rheumatology</w:t>
      </w:r>
      <w:r w:rsidRPr="00F91AD6">
        <w:t xml:space="preserve"> 2018;</w:t>
      </w:r>
      <w:r w:rsidRPr="00F91AD6">
        <w:rPr>
          <w:b/>
        </w:rPr>
        <w:t>24:</w:t>
      </w:r>
      <w:r w:rsidRPr="00F91AD6">
        <w:t xml:space="preserve"> S139-S140.</w:t>
      </w:r>
    </w:p>
    <w:p w14:paraId="4AB72065" w14:textId="77777777" w:rsidR="00F91AD6" w:rsidRPr="00F91AD6" w:rsidRDefault="00F91AD6" w:rsidP="00F91AD6">
      <w:pPr>
        <w:pStyle w:val="EndNoteBibliography"/>
      </w:pPr>
    </w:p>
    <w:p w14:paraId="7EC9FA7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.</w:t>
      </w:r>
      <w:r w:rsidRPr="00F91AD6">
        <w:tab/>
        <w:t>Buehring B, Lewis B, Hansen K, Cummings S, Lane N, Binkely N</w:t>
      </w:r>
      <w:r w:rsidRPr="00F91AD6">
        <w:rPr>
          <w:i/>
        </w:rPr>
        <w:t>, et al.</w:t>
      </w:r>
      <w:r w:rsidRPr="00F91AD6">
        <w:t xml:space="preserve"> Association of musculoskeletal health score with fracture risk in the MrOS cohort. </w:t>
      </w:r>
      <w:r w:rsidRPr="00F91AD6">
        <w:rPr>
          <w:i/>
        </w:rPr>
        <w:t>Journal of Bone and Mineral Research</w:t>
      </w:r>
      <w:r w:rsidRPr="00F91AD6">
        <w:t xml:space="preserve"> 2017;</w:t>
      </w:r>
      <w:r w:rsidRPr="00F91AD6">
        <w:rPr>
          <w:b/>
        </w:rPr>
        <w:t>31</w:t>
      </w:r>
      <w:r w:rsidRPr="00F91AD6">
        <w:t>.</w:t>
      </w:r>
    </w:p>
    <w:p w14:paraId="20035FEF" w14:textId="77777777" w:rsidR="00F91AD6" w:rsidRPr="00F91AD6" w:rsidRDefault="00F91AD6" w:rsidP="00F91AD6">
      <w:pPr>
        <w:pStyle w:val="EndNoteBibliography"/>
      </w:pPr>
    </w:p>
    <w:p w14:paraId="4FF6B2C2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.</w:t>
      </w:r>
      <w:r w:rsidRPr="00F91AD6">
        <w:tab/>
        <w:t>Buehring B, Lewis BL, Hansen KE, Cummings SR, Lane NE, Ensrud KE</w:t>
      </w:r>
      <w:r w:rsidRPr="00F91AD6">
        <w:rPr>
          <w:i/>
        </w:rPr>
        <w:t>, et al.</w:t>
      </w:r>
      <w:r w:rsidRPr="00F91AD6">
        <w:t xml:space="preserve"> Association of dysmobility syndrome with fracture risk inthe mros cohort. </w:t>
      </w:r>
      <w:r w:rsidRPr="00F91AD6">
        <w:rPr>
          <w:i/>
        </w:rPr>
        <w:t>Osteoporosis International</w:t>
      </w:r>
      <w:r w:rsidRPr="00F91AD6">
        <w:t xml:space="preserve"> 2017;</w:t>
      </w:r>
      <w:r w:rsidRPr="00F91AD6">
        <w:rPr>
          <w:b/>
        </w:rPr>
        <w:t>28:</w:t>
      </w:r>
      <w:r w:rsidRPr="00F91AD6">
        <w:t xml:space="preserve"> S290-S291.</w:t>
      </w:r>
    </w:p>
    <w:p w14:paraId="696EFEFE" w14:textId="77777777" w:rsidR="00F91AD6" w:rsidRPr="00F91AD6" w:rsidRDefault="00F91AD6" w:rsidP="00F91AD6">
      <w:pPr>
        <w:pStyle w:val="EndNoteBibliography"/>
      </w:pPr>
    </w:p>
    <w:p w14:paraId="429037E1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1.</w:t>
      </w:r>
      <w:r w:rsidRPr="00F91AD6">
        <w:tab/>
        <w:t xml:space="preserve">Cantrell DC, Or K, Kumar EK, Koren SK, Mirovsky Y. Fragility fractures in patients admitted to assaf harofeh medical center: Clinical charact eristics and prefracture risk assessment. </w:t>
      </w:r>
      <w:r w:rsidRPr="00F91AD6">
        <w:rPr>
          <w:i/>
        </w:rPr>
        <w:t>Osteoporosis International</w:t>
      </w:r>
      <w:r w:rsidRPr="00F91AD6">
        <w:t xml:space="preserve"> 2019;</w:t>
      </w:r>
      <w:r w:rsidRPr="00F91AD6">
        <w:rPr>
          <w:b/>
        </w:rPr>
        <w:t>30:</w:t>
      </w:r>
      <w:r w:rsidRPr="00F91AD6">
        <w:t xml:space="preserve"> S351.</w:t>
      </w:r>
    </w:p>
    <w:p w14:paraId="29B777F3" w14:textId="77777777" w:rsidR="00F91AD6" w:rsidRPr="00F91AD6" w:rsidRDefault="00F91AD6" w:rsidP="00F91AD6">
      <w:pPr>
        <w:pStyle w:val="EndNoteBibliography"/>
      </w:pPr>
    </w:p>
    <w:p w14:paraId="43B80FF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.</w:t>
      </w:r>
      <w:r w:rsidRPr="00F91AD6">
        <w:tab/>
        <w:t xml:space="preserve">Chan DC, Tsai KS, Hwang JS, Yang RS. Osteoporosis awareness and 10 year probability of fracture from FRAX® among female breast cancer survivors. </w:t>
      </w:r>
      <w:r w:rsidRPr="00F91AD6">
        <w:rPr>
          <w:i/>
        </w:rPr>
        <w:t>Osteoporosis International</w:t>
      </w:r>
      <w:r w:rsidRPr="00F91AD6">
        <w:t xml:space="preserve"> 2012;</w:t>
      </w:r>
      <w:r w:rsidRPr="00F91AD6">
        <w:rPr>
          <w:b/>
        </w:rPr>
        <w:t>23:</w:t>
      </w:r>
      <w:r w:rsidRPr="00F91AD6">
        <w:t xml:space="preserve"> S149.</w:t>
      </w:r>
    </w:p>
    <w:p w14:paraId="238AB85E" w14:textId="77777777" w:rsidR="00F91AD6" w:rsidRPr="00F91AD6" w:rsidRDefault="00F91AD6" w:rsidP="00F91AD6">
      <w:pPr>
        <w:pStyle w:val="EndNoteBibliography"/>
      </w:pPr>
    </w:p>
    <w:p w14:paraId="09BCEEA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.</w:t>
      </w:r>
      <w:r w:rsidRPr="00F91AD6">
        <w:tab/>
        <w:t xml:space="preserve">Chang SF, Yang RS. Optimal Analysis to Discriminate Males' Osteoporosis With Simple Physiological Indicators: A Cutoff Point Study. </w:t>
      </w:r>
      <w:r w:rsidRPr="00F91AD6">
        <w:rPr>
          <w:i/>
        </w:rPr>
        <w:t>Am J Mens Health</w:t>
      </w:r>
      <w:r w:rsidRPr="00F91AD6">
        <w:t xml:space="preserve"> 2016;</w:t>
      </w:r>
      <w:r w:rsidRPr="00F91AD6">
        <w:rPr>
          <w:b/>
        </w:rPr>
        <w:t>10:</w:t>
      </w:r>
      <w:r w:rsidRPr="00F91AD6">
        <w:t xml:space="preserve"> 487-494.</w:t>
      </w:r>
    </w:p>
    <w:p w14:paraId="6897ACAF" w14:textId="77777777" w:rsidR="00F91AD6" w:rsidRPr="00F91AD6" w:rsidRDefault="00F91AD6" w:rsidP="00F91AD6">
      <w:pPr>
        <w:pStyle w:val="EndNoteBibliography"/>
      </w:pPr>
    </w:p>
    <w:p w14:paraId="2CEB701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.</w:t>
      </w:r>
      <w:r w:rsidRPr="00F91AD6">
        <w:tab/>
        <w:t xml:space="preserve">Christensen B, King BJ. The effect of mandibular fracture treatment on nutritional status. </w:t>
      </w:r>
      <w:r w:rsidRPr="00F91AD6">
        <w:rPr>
          <w:i/>
        </w:rPr>
        <w:t>Journal of Oral and Maxillofacial Surgery</w:t>
      </w:r>
      <w:r w:rsidRPr="00F91AD6">
        <w:t xml:space="preserve"> 2016;</w:t>
      </w:r>
      <w:r w:rsidRPr="00F91AD6">
        <w:rPr>
          <w:b/>
        </w:rPr>
        <w:t>74:</w:t>
      </w:r>
      <w:r w:rsidRPr="00F91AD6">
        <w:t xml:space="preserve"> e30.</w:t>
      </w:r>
    </w:p>
    <w:p w14:paraId="65EBBD35" w14:textId="77777777" w:rsidR="00F91AD6" w:rsidRPr="00F91AD6" w:rsidRDefault="00F91AD6" w:rsidP="00F91AD6">
      <w:pPr>
        <w:pStyle w:val="EndNoteBibliography"/>
      </w:pPr>
    </w:p>
    <w:p w14:paraId="5B76B99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.</w:t>
      </w:r>
      <w:r w:rsidRPr="00F91AD6">
        <w:tab/>
        <w:t>Conversano F, Casciaro E, Greco A, Pisani P, Franchini R, Quarta E</w:t>
      </w:r>
      <w:r w:rsidRPr="00F91AD6">
        <w:rPr>
          <w:i/>
        </w:rPr>
        <w:t>, et al.</w:t>
      </w:r>
      <w:r w:rsidRPr="00F91AD6">
        <w:t xml:space="preserve"> Evaluation of bone mineral density on femoral neck: Preliminary clinical validation of a new ultrasonic method. </w:t>
      </w:r>
      <w:r w:rsidRPr="00F91AD6">
        <w:rPr>
          <w:i/>
        </w:rPr>
        <w:t>Annals of the Rheumatic Diseases</w:t>
      </w:r>
      <w:r w:rsidRPr="00F91AD6">
        <w:t xml:space="preserve"> 2013;</w:t>
      </w:r>
      <w:r w:rsidRPr="00F91AD6">
        <w:rPr>
          <w:b/>
        </w:rPr>
        <w:t>72</w:t>
      </w:r>
      <w:r w:rsidRPr="00F91AD6">
        <w:t>.</w:t>
      </w:r>
    </w:p>
    <w:p w14:paraId="12C0094E" w14:textId="77777777" w:rsidR="00F91AD6" w:rsidRPr="00F91AD6" w:rsidRDefault="00F91AD6" w:rsidP="00F91AD6">
      <w:pPr>
        <w:pStyle w:val="EndNoteBibliography"/>
      </w:pPr>
    </w:p>
    <w:p w14:paraId="4AA9E84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.</w:t>
      </w:r>
      <w:r w:rsidRPr="00F91AD6">
        <w:tab/>
        <w:t xml:space="preserve">Conversano F, Pisani P, Greco A, Soloperto G, Muratore M, Casciaro S. An innovative ultrasound-based method for the estimation of osteoporotic fracture risk. </w:t>
      </w:r>
      <w:r w:rsidRPr="00F91AD6">
        <w:rPr>
          <w:i/>
        </w:rPr>
        <w:t>Annals of the Rheumatic Diseases</w:t>
      </w:r>
      <w:r w:rsidRPr="00F91AD6">
        <w:t xml:space="preserve"> 2014;</w:t>
      </w:r>
      <w:r w:rsidRPr="00F91AD6">
        <w:rPr>
          <w:b/>
        </w:rPr>
        <w:t>73</w:t>
      </w:r>
      <w:r w:rsidRPr="00F91AD6">
        <w:t>.</w:t>
      </w:r>
    </w:p>
    <w:p w14:paraId="0543F4D4" w14:textId="77777777" w:rsidR="00F91AD6" w:rsidRPr="00F91AD6" w:rsidRDefault="00F91AD6" w:rsidP="00F91AD6">
      <w:pPr>
        <w:pStyle w:val="EndNoteBibliography"/>
      </w:pPr>
    </w:p>
    <w:p w14:paraId="25DC29A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.</w:t>
      </w:r>
      <w:r w:rsidRPr="00F91AD6">
        <w:tab/>
        <w:t xml:space="preserve">Coyne M, Hoffmaster R, Sakely H. Identifying unintentional weight loss in a gerontology clinic. </w:t>
      </w:r>
      <w:r w:rsidRPr="00F91AD6">
        <w:rPr>
          <w:i/>
        </w:rPr>
        <w:t>Journal of the American Geriatrics Society</w:t>
      </w:r>
      <w:r w:rsidRPr="00F91AD6">
        <w:t xml:space="preserve"> 2020;</w:t>
      </w:r>
      <w:r w:rsidRPr="00F91AD6">
        <w:rPr>
          <w:b/>
        </w:rPr>
        <w:t>68:</w:t>
      </w:r>
      <w:r w:rsidRPr="00F91AD6">
        <w:t xml:space="preserve"> S210.</w:t>
      </w:r>
    </w:p>
    <w:p w14:paraId="14BC90DF" w14:textId="77777777" w:rsidR="00F91AD6" w:rsidRPr="00F91AD6" w:rsidRDefault="00F91AD6" w:rsidP="00F91AD6">
      <w:pPr>
        <w:pStyle w:val="EndNoteBibliography"/>
      </w:pPr>
    </w:p>
    <w:p w14:paraId="1E999AA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.</w:t>
      </w:r>
      <w:r w:rsidRPr="00F91AD6">
        <w:tab/>
        <w:t xml:space="preserve">Davis WA, Hamilton EJ, Bruce DG, Davis TME. A hip fracture risk equation for type 2 diabetes: The Fremantle Diabetes Study. </w:t>
      </w:r>
      <w:r w:rsidRPr="00F91AD6">
        <w:rPr>
          <w:i/>
        </w:rPr>
        <w:t>Diabetologia</w:t>
      </w:r>
      <w:r w:rsidRPr="00F91AD6">
        <w:t xml:space="preserve"> 2017;</w:t>
      </w:r>
      <w:r w:rsidRPr="00F91AD6">
        <w:rPr>
          <w:b/>
        </w:rPr>
        <w:t>60:</w:t>
      </w:r>
      <w:r w:rsidRPr="00F91AD6">
        <w:t xml:space="preserve"> S112.</w:t>
      </w:r>
    </w:p>
    <w:p w14:paraId="63084C1F" w14:textId="77777777" w:rsidR="00F91AD6" w:rsidRPr="00F91AD6" w:rsidRDefault="00F91AD6" w:rsidP="00F91AD6">
      <w:pPr>
        <w:pStyle w:val="EndNoteBibliography"/>
      </w:pPr>
    </w:p>
    <w:p w14:paraId="2360728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.</w:t>
      </w:r>
      <w:r w:rsidRPr="00F91AD6">
        <w:tab/>
        <w:t xml:space="preserve">Deloumeau A, Moltó A, Roux C, Briot K. Determinants of short term fracture risk in patients with a recent history of low-trauma non-vertebral fracture. </w:t>
      </w:r>
      <w:r w:rsidRPr="00F91AD6">
        <w:rPr>
          <w:i/>
        </w:rPr>
        <w:t>Bone</w:t>
      </w:r>
      <w:r w:rsidRPr="00F91AD6">
        <w:t xml:space="preserve"> 2017;</w:t>
      </w:r>
      <w:r w:rsidRPr="00F91AD6">
        <w:rPr>
          <w:b/>
        </w:rPr>
        <w:t>105:</w:t>
      </w:r>
      <w:r w:rsidRPr="00F91AD6">
        <w:t xml:space="preserve"> 287-291.</w:t>
      </w:r>
    </w:p>
    <w:p w14:paraId="578A1403" w14:textId="77777777" w:rsidR="00F91AD6" w:rsidRPr="00F91AD6" w:rsidRDefault="00F91AD6" w:rsidP="00F91AD6">
      <w:pPr>
        <w:pStyle w:val="EndNoteBibliography"/>
      </w:pPr>
    </w:p>
    <w:p w14:paraId="4CC94B6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.</w:t>
      </w:r>
      <w:r w:rsidRPr="00F91AD6">
        <w:tab/>
        <w:t xml:space="preserve">Fernández-Ruiz M, Guerra-Vales JM, Trincado R, Medrano MJ, Benito-León J, Bermejo-Pareja F. Hip </w:t>
      </w:r>
      <w:r w:rsidRPr="00F91AD6">
        <w:lastRenderedPageBreak/>
        <w:t xml:space="preserve">fracture in three elderly populations of central Spain: data from the NEDICES study. </w:t>
      </w:r>
      <w:r w:rsidRPr="00F91AD6">
        <w:rPr>
          <w:i/>
        </w:rPr>
        <w:t>Intern Emerg Med</w:t>
      </w:r>
      <w:r w:rsidRPr="00F91AD6">
        <w:t xml:space="preserve"> 2014;</w:t>
      </w:r>
      <w:r w:rsidRPr="00F91AD6">
        <w:rPr>
          <w:b/>
        </w:rPr>
        <w:t>9:</w:t>
      </w:r>
      <w:r w:rsidRPr="00F91AD6">
        <w:t xml:space="preserve"> 33-41.</w:t>
      </w:r>
    </w:p>
    <w:p w14:paraId="124AF494" w14:textId="77777777" w:rsidR="00F91AD6" w:rsidRPr="00F91AD6" w:rsidRDefault="00F91AD6" w:rsidP="00F91AD6">
      <w:pPr>
        <w:pStyle w:val="EndNoteBibliography"/>
      </w:pPr>
    </w:p>
    <w:p w14:paraId="1E4678B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.</w:t>
      </w:r>
      <w:r w:rsidRPr="00F91AD6">
        <w:tab/>
        <w:t xml:space="preserve">Franic D, Verdenik I. Risk Factors for Osteoporosis in Postmenopausal Women - from The Point of View of Primary Care Gynecologist. </w:t>
      </w:r>
      <w:r w:rsidRPr="00F91AD6">
        <w:rPr>
          <w:i/>
        </w:rPr>
        <w:t>Zdr Varst</w:t>
      </w:r>
      <w:r w:rsidRPr="00F91AD6">
        <w:t xml:space="preserve"> 2018;</w:t>
      </w:r>
      <w:r w:rsidRPr="00F91AD6">
        <w:rPr>
          <w:b/>
        </w:rPr>
        <w:t>57:</w:t>
      </w:r>
      <w:r w:rsidRPr="00F91AD6">
        <w:t xml:space="preserve"> 33-38.</w:t>
      </w:r>
    </w:p>
    <w:p w14:paraId="5153CAFF" w14:textId="77777777" w:rsidR="00F91AD6" w:rsidRPr="00F91AD6" w:rsidRDefault="00F91AD6" w:rsidP="00F91AD6">
      <w:pPr>
        <w:pStyle w:val="EndNoteBibliography"/>
      </w:pPr>
    </w:p>
    <w:p w14:paraId="32A06BA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.</w:t>
      </w:r>
      <w:r w:rsidRPr="00F91AD6">
        <w:tab/>
        <w:t>Fusaro M, Gallieni M, D'Arrigo G, Pitino A, Aghi A, Robinson BM</w:t>
      </w:r>
      <w:r w:rsidRPr="00F91AD6">
        <w:rPr>
          <w:i/>
        </w:rPr>
        <w:t>, et al.</w:t>
      </w:r>
      <w:r w:rsidRPr="00F91AD6">
        <w:t xml:space="preserve"> PPI use is associated with higher prevalence of bone fractures and mortality in young hemodialysis patients. </w:t>
      </w:r>
      <w:r w:rsidRPr="00F91AD6">
        <w:rPr>
          <w:i/>
        </w:rPr>
        <w:t>Journal of the American Society of Nephrology</w:t>
      </w:r>
      <w:r w:rsidRPr="00F91AD6">
        <w:t xml:space="preserve"> 2017;</w:t>
      </w:r>
      <w:r w:rsidRPr="00F91AD6">
        <w:rPr>
          <w:b/>
        </w:rPr>
        <w:t>28:</w:t>
      </w:r>
      <w:r w:rsidRPr="00F91AD6">
        <w:t xml:space="preserve"> 915-916.</w:t>
      </w:r>
    </w:p>
    <w:p w14:paraId="0D8DF73E" w14:textId="77777777" w:rsidR="00F91AD6" w:rsidRPr="00F91AD6" w:rsidRDefault="00F91AD6" w:rsidP="00F91AD6">
      <w:pPr>
        <w:pStyle w:val="EndNoteBibliography"/>
      </w:pPr>
    </w:p>
    <w:p w14:paraId="2E3B824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3.</w:t>
      </w:r>
      <w:r w:rsidRPr="00F91AD6">
        <w:tab/>
        <w:t>Gajic-Veljanoski O, Adachi JD, Kennedy C, Ioannidis G, Berger C, Wong AKO</w:t>
      </w:r>
      <w:r w:rsidRPr="00F91AD6">
        <w:rPr>
          <w:i/>
        </w:rPr>
        <w:t>, et al.</w:t>
      </w:r>
      <w:r w:rsidRPr="00F91AD6">
        <w:t xml:space="preserve"> Vertebral fractures have similar impact as hip fractures on the progression of frailty. </w:t>
      </w:r>
      <w:r w:rsidRPr="00F91AD6">
        <w:rPr>
          <w:i/>
        </w:rPr>
        <w:t>Journal of Bone and Mineral Research</w:t>
      </w:r>
      <w:r w:rsidRPr="00F91AD6">
        <w:t xml:space="preserve"> 2017;</w:t>
      </w:r>
      <w:r w:rsidRPr="00F91AD6">
        <w:rPr>
          <w:b/>
        </w:rPr>
        <w:t>31</w:t>
      </w:r>
      <w:r w:rsidRPr="00F91AD6">
        <w:t>.</w:t>
      </w:r>
    </w:p>
    <w:p w14:paraId="10A22B63" w14:textId="77777777" w:rsidR="00F91AD6" w:rsidRPr="00F91AD6" w:rsidRDefault="00F91AD6" w:rsidP="00F91AD6">
      <w:pPr>
        <w:pStyle w:val="EndNoteBibliography"/>
      </w:pPr>
    </w:p>
    <w:p w14:paraId="6B1C6AF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4.</w:t>
      </w:r>
      <w:r w:rsidRPr="00F91AD6">
        <w:tab/>
        <w:t>Gold DT, Williams SA, Weiss RJ, Wang Y, Watkins C, Carroll J</w:t>
      </w:r>
      <w:r w:rsidRPr="00F91AD6">
        <w:rPr>
          <w:i/>
        </w:rPr>
        <w:t>, et al.</w:t>
      </w:r>
      <w:r w:rsidRPr="00F91AD6">
        <w:t xml:space="preserve"> Quality of life in patients with osteoporosis: A US cross-sectional survey. </w:t>
      </w:r>
      <w:r w:rsidRPr="00F91AD6">
        <w:rPr>
          <w:i/>
        </w:rPr>
        <w:t>Value Health</w:t>
      </w:r>
      <w:r w:rsidRPr="00F91AD6">
        <w:t xml:space="preserve"> 2018;</w:t>
      </w:r>
      <w:r w:rsidRPr="00F91AD6">
        <w:rPr>
          <w:b/>
        </w:rPr>
        <w:t>21:</w:t>
      </w:r>
      <w:r w:rsidRPr="00F91AD6">
        <w:t xml:space="preserve"> S199-S200.</w:t>
      </w:r>
    </w:p>
    <w:p w14:paraId="1F7C5C85" w14:textId="77777777" w:rsidR="00F91AD6" w:rsidRPr="00F91AD6" w:rsidRDefault="00F91AD6" w:rsidP="00F91AD6">
      <w:pPr>
        <w:pStyle w:val="EndNoteBibliography"/>
      </w:pPr>
    </w:p>
    <w:p w14:paraId="7E83E7F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5.</w:t>
      </w:r>
      <w:r w:rsidRPr="00F91AD6">
        <w:tab/>
        <w:t xml:space="preserve">Gonzalez AP, Medina A. Prevalence of sarcopenia in patients with diagnosis of primary osteoporosis. </w:t>
      </w:r>
      <w:r w:rsidRPr="00F91AD6">
        <w:rPr>
          <w:i/>
        </w:rPr>
        <w:t>Osteoporosis International</w:t>
      </w:r>
      <w:r w:rsidRPr="00F91AD6">
        <w:t xml:space="preserve"> 2018;</w:t>
      </w:r>
      <w:r w:rsidRPr="00F91AD6">
        <w:rPr>
          <w:b/>
        </w:rPr>
        <w:t>29:</w:t>
      </w:r>
      <w:r w:rsidRPr="00F91AD6">
        <w:t xml:space="preserve"> S559-S560.</w:t>
      </w:r>
    </w:p>
    <w:p w14:paraId="18179CE6" w14:textId="77777777" w:rsidR="00F91AD6" w:rsidRPr="00F91AD6" w:rsidRDefault="00F91AD6" w:rsidP="00F91AD6">
      <w:pPr>
        <w:pStyle w:val="EndNoteBibliography"/>
      </w:pPr>
    </w:p>
    <w:p w14:paraId="338807B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6.</w:t>
      </w:r>
      <w:r w:rsidRPr="00F91AD6">
        <w:tab/>
        <w:t xml:space="preserve">Gupta A, Kohn N, Sharma N, Vij B, Wolf-Klein G. Gender bias in diagnosis and management of osteoporosis. </w:t>
      </w:r>
      <w:r w:rsidRPr="00F91AD6">
        <w:rPr>
          <w:i/>
        </w:rPr>
        <w:t>Journal of the American Geriatrics Society</w:t>
      </w:r>
      <w:r w:rsidRPr="00F91AD6">
        <w:t xml:space="preserve"> 2012;</w:t>
      </w:r>
      <w:r w:rsidRPr="00F91AD6">
        <w:rPr>
          <w:b/>
        </w:rPr>
        <w:t>60:</w:t>
      </w:r>
      <w:r w:rsidRPr="00F91AD6">
        <w:t xml:space="preserve"> S122.</w:t>
      </w:r>
    </w:p>
    <w:p w14:paraId="3CCA3A1B" w14:textId="77777777" w:rsidR="00F91AD6" w:rsidRPr="00F91AD6" w:rsidRDefault="00F91AD6" w:rsidP="00F91AD6">
      <w:pPr>
        <w:pStyle w:val="EndNoteBibliography"/>
      </w:pPr>
    </w:p>
    <w:p w14:paraId="60F3387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7.</w:t>
      </w:r>
      <w:r w:rsidRPr="00F91AD6">
        <w:tab/>
        <w:t>Handy CE, Desai CS, Dardari Z, Al-Mallah MH, Miedema M, Ouyang P</w:t>
      </w:r>
      <w:r w:rsidRPr="00F91AD6">
        <w:rPr>
          <w:i/>
        </w:rPr>
        <w:t>, et al.</w:t>
      </w:r>
      <w:r w:rsidRPr="00F91AD6">
        <w:t xml:space="preserve"> The association of coronary artery calcium with age-related non-cardiovascular disease: The importance of “biologic aging” from the multi-ethnic study of atherosclerosis (MESA). </w:t>
      </w:r>
      <w:r w:rsidRPr="00F91AD6">
        <w:rPr>
          <w:i/>
        </w:rPr>
        <w:t>Circulation</w:t>
      </w:r>
      <w:r w:rsidRPr="00F91AD6">
        <w:t xml:space="preserve"> 2014;</w:t>
      </w:r>
      <w:r w:rsidRPr="00F91AD6">
        <w:rPr>
          <w:b/>
        </w:rPr>
        <w:t>130</w:t>
      </w:r>
      <w:r w:rsidRPr="00F91AD6">
        <w:t>.</w:t>
      </w:r>
    </w:p>
    <w:p w14:paraId="6CB70DE4" w14:textId="77777777" w:rsidR="00F91AD6" w:rsidRPr="00F91AD6" w:rsidRDefault="00F91AD6" w:rsidP="00F91AD6">
      <w:pPr>
        <w:pStyle w:val="EndNoteBibliography"/>
      </w:pPr>
    </w:p>
    <w:p w14:paraId="4FBD5A6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8.</w:t>
      </w:r>
      <w:r w:rsidRPr="00F91AD6">
        <w:tab/>
        <w:t xml:space="preserve">Homann S, Grijalva C, Tanner SB, Morrow J. Tumor necrosis factor alpha inhibitor (TNF-α inhibitor) exposure and risk of hip fracture in veterans with rheumatoid arthritis: A nested case control study. </w:t>
      </w:r>
      <w:r w:rsidRPr="00F91AD6">
        <w:rPr>
          <w:i/>
        </w:rPr>
        <w:t>Arthritis and Rheumatology</w:t>
      </w:r>
      <w:r w:rsidRPr="00F91AD6">
        <w:t xml:space="preserve"> 2019;</w:t>
      </w:r>
      <w:r w:rsidRPr="00F91AD6">
        <w:rPr>
          <w:b/>
        </w:rPr>
        <w:t>71:</w:t>
      </w:r>
      <w:r w:rsidRPr="00F91AD6">
        <w:t xml:space="preserve"> 2313-2314.</w:t>
      </w:r>
    </w:p>
    <w:p w14:paraId="2C1E830F" w14:textId="77777777" w:rsidR="00F91AD6" w:rsidRPr="00F91AD6" w:rsidRDefault="00F91AD6" w:rsidP="00F91AD6">
      <w:pPr>
        <w:pStyle w:val="EndNoteBibliography"/>
      </w:pPr>
    </w:p>
    <w:p w14:paraId="118BFFD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9.</w:t>
      </w:r>
      <w:r w:rsidRPr="00F91AD6">
        <w:tab/>
        <w:t xml:space="preserve">Honda C, Tomizawa R, Saeki S, Inui F, Sakai N. Investigation of environmental influence on bone health among Japanese female twins. </w:t>
      </w:r>
      <w:r w:rsidRPr="00F91AD6">
        <w:rPr>
          <w:i/>
        </w:rPr>
        <w:t>Behavior Genetics</w:t>
      </w:r>
      <w:r w:rsidRPr="00F91AD6">
        <w:t xml:space="preserve"> 2019;</w:t>
      </w:r>
      <w:r w:rsidRPr="00F91AD6">
        <w:rPr>
          <w:b/>
        </w:rPr>
        <w:t>49:</w:t>
      </w:r>
      <w:r w:rsidRPr="00F91AD6">
        <w:t xml:space="preserve"> 520.</w:t>
      </w:r>
    </w:p>
    <w:p w14:paraId="3A373F68" w14:textId="77777777" w:rsidR="00F91AD6" w:rsidRPr="00F91AD6" w:rsidRDefault="00F91AD6" w:rsidP="00F91AD6">
      <w:pPr>
        <w:pStyle w:val="EndNoteBibliography"/>
      </w:pPr>
    </w:p>
    <w:p w14:paraId="2A300DF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0.</w:t>
      </w:r>
      <w:r w:rsidRPr="00F91AD6">
        <w:tab/>
        <w:t>Lalmohamed A, Welsing PMJ, Lems WF, Jacobs JWG, Kanis JA, Johansson H</w:t>
      </w:r>
      <w:r w:rsidRPr="00F91AD6">
        <w:rPr>
          <w:i/>
        </w:rPr>
        <w:t>, et al.</w:t>
      </w:r>
      <w:r w:rsidRPr="00F91AD6">
        <w:t xml:space="preserve"> Calibration of FRAX ® 3.1 to the Dutch population with data on the epidemiology of hip fractures. </w:t>
      </w:r>
      <w:r w:rsidRPr="00F91AD6">
        <w:rPr>
          <w:i/>
        </w:rPr>
        <w:t>Osteoporosis International</w:t>
      </w:r>
      <w:r w:rsidRPr="00F91AD6">
        <w:t xml:space="preserve"> 2012;</w:t>
      </w:r>
      <w:r w:rsidRPr="00F91AD6">
        <w:rPr>
          <w:b/>
        </w:rPr>
        <w:t>23:</w:t>
      </w:r>
      <w:r w:rsidRPr="00F91AD6">
        <w:t xml:space="preserve"> 861-869.</w:t>
      </w:r>
    </w:p>
    <w:p w14:paraId="201BE099" w14:textId="77777777" w:rsidR="00F91AD6" w:rsidRPr="00F91AD6" w:rsidRDefault="00F91AD6" w:rsidP="00F91AD6">
      <w:pPr>
        <w:pStyle w:val="EndNoteBibliography"/>
      </w:pPr>
    </w:p>
    <w:p w14:paraId="06FFD41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1.</w:t>
      </w:r>
      <w:r w:rsidRPr="00F91AD6">
        <w:tab/>
        <w:t>Lee JS, Auyeung TW, Chau PP, Hui E, Chan F, Chi I</w:t>
      </w:r>
      <w:r w:rsidRPr="00F91AD6">
        <w:rPr>
          <w:i/>
        </w:rPr>
        <w:t>, et al.</w:t>
      </w:r>
      <w:r w:rsidRPr="00F91AD6">
        <w:t xml:space="preserve"> Obesity can benefit survival-a 9-year prospective study in 1614 Chinese nursing home residents. </w:t>
      </w:r>
      <w:r w:rsidRPr="00F91AD6">
        <w:rPr>
          <w:i/>
        </w:rPr>
        <w:t>J Am Med Dir Assoc</w:t>
      </w:r>
      <w:r w:rsidRPr="00F91AD6">
        <w:t xml:space="preserve"> 2014;</w:t>
      </w:r>
      <w:r w:rsidRPr="00F91AD6">
        <w:rPr>
          <w:b/>
        </w:rPr>
        <w:t>15:</w:t>
      </w:r>
      <w:r w:rsidRPr="00F91AD6">
        <w:t xml:space="preserve"> 342-348.</w:t>
      </w:r>
    </w:p>
    <w:p w14:paraId="38498A71" w14:textId="77777777" w:rsidR="00F91AD6" w:rsidRPr="00F91AD6" w:rsidRDefault="00F91AD6" w:rsidP="00F91AD6">
      <w:pPr>
        <w:pStyle w:val="EndNoteBibliography"/>
      </w:pPr>
    </w:p>
    <w:p w14:paraId="682A437B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2.</w:t>
      </w:r>
      <w:r w:rsidRPr="00F91AD6">
        <w:tab/>
        <w:t>Lee JSW, Auyeung TW, Chau PPH, Hui E, Chan F, Chi I</w:t>
      </w:r>
      <w:r w:rsidRPr="00F91AD6">
        <w:rPr>
          <w:i/>
        </w:rPr>
        <w:t>, et al.</w:t>
      </w:r>
      <w:r w:rsidRPr="00F91AD6">
        <w:t xml:space="preserve"> Obesity can benefit survival-A 9-year </w:t>
      </w:r>
      <w:r w:rsidRPr="00F91AD6">
        <w:lastRenderedPageBreak/>
        <w:t xml:space="preserve">prospective study in 1614 Chinese nursing home residents. </w:t>
      </w:r>
      <w:r w:rsidRPr="00F91AD6">
        <w:rPr>
          <w:i/>
        </w:rPr>
        <w:t>Journal of the American Medical Directors Association</w:t>
      </w:r>
      <w:r w:rsidRPr="00F91AD6">
        <w:t xml:space="preserve"> 2014;</w:t>
      </w:r>
      <w:r w:rsidRPr="00F91AD6">
        <w:rPr>
          <w:b/>
        </w:rPr>
        <w:t>15:</w:t>
      </w:r>
      <w:r w:rsidRPr="00F91AD6">
        <w:t xml:space="preserve"> 342-348.</w:t>
      </w:r>
    </w:p>
    <w:p w14:paraId="156EB6DC" w14:textId="77777777" w:rsidR="00F91AD6" w:rsidRPr="00F91AD6" w:rsidRDefault="00F91AD6" w:rsidP="00F91AD6">
      <w:pPr>
        <w:pStyle w:val="EndNoteBibliography"/>
      </w:pPr>
    </w:p>
    <w:p w14:paraId="74F8C2DC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3.</w:t>
      </w:r>
      <w:r w:rsidRPr="00F91AD6">
        <w:tab/>
        <w:t xml:space="preserve">Lim PN, Ooi LJ, Ong T, Neighbour C, Sahota O. Pelvic fractures in older people admitted to hospital: The clinical burden. </w:t>
      </w:r>
      <w:r w:rsidRPr="00F91AD6">
        <w:rPr>
          <w:i/>
        </w:rPr>
        <w:t>Age Ageing</w:t>
      </w:r>
      <w:r w:rsidRPr="00F91AD6">
        <w:t xml:space="preserve"> 2018;</w:t>
      </w:r>
      <w:r w:rsidRPr="00F91AD6">
        <w:rPr>
          <w:b/>
        </w:rPr>
        <w:t>47:</w:t>
      </w:r>
      <w:r w:rsidRPr="00F91AD6">
        <w:t xml:space="preserve"> iii9.</w:t>
      </w:r>
    </w:p>
    <w:p w14:paraId="0927D27F" w14:textId="77777777" w:rsidR="00F91AD6" w:rsidRPr="00F91AD6" w:rsidRDefault="00F91AD6" w:rsidP="00F91AD6">
      <w:pPr>
        <w:pStyle w:val="EndNoteBibliography"/>
      </w:pPr>
    </w:p>
    <w:p w14:paraId="7213EEA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4.</w:t>
      </w:r>
      <w:r w:rsidRPr="00F91AD6">
        <w:tab/>
        <w:t>Lopez Gavilanez E, Johansson H, McCloskey E, Harvey NC, Segale Bajana A, Marriott Blum D</w:t>
      </w:r>
      <w:r w:rsidRPr="00F91AD6">
        <w:rPr>
          <w:i/>
        </w:rPr>
        <w:t>, et al.</w:t>
      </w:r>
      <w:r w:rsidRPr="00F91AD6">
        <w:t xml:space="preserve"> Assessing the risk of osteoporotic fractures: the Ecuadorian FRAX model. </w:t>
      </w:r>
      <w:r w:rsidRPr="00F91AD6">
        <w:rPr>
          <w:i/>
        </w:rPr>
        <w:t>Arch Osteoporos</w:t>
      </w:r>
      <w:r w:rsidRPr="00F91AD6">
        <w:t xml:space="preserve"> 2019;</w:t>
      </w:r>
      <w:r w:rsidRPr="00F91AD6">
        <w:rPr>
          <w:b/>
        </w:rPr>
        <w:t>14:</w:t>
      </w:r>
      <w:r w:rsidRPr="00F91AD6">
        <w:t xml:space="preserve"> 93.</w:t>
      </w:r>
    </w:p>
    <w:p w14:paraId="17137A33" w14:textId="77777777" w:rsidR="00F91AD6" w:rsidRPr="00F91AD6" w:rsidRDefault="00F91AD6" w:rsidP="00F91AD6">
      <w:pPr>
        <w:pStyle w:val="EndNoteBibliography"/>
      </w:pPr>
    </w:p>
    <w:p w14:paraId="3EFB1D9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5.</w:t>
      </w:r>
      <w:r w:rsidRPr="00F91AD6">
        <w:tab/>
        <w:t xml:space="preserve">Mendoza ES, Lopez AA, Valdez VAU, Mercado-Asis LB. Osteoporosis and prevalent fractures among adult filipino men screened for bone mineral density in a tertiary hospital. </w:t>
      </w:r>
      <w:r w:rsidRPr="00F91AD6">
        <w:rPr>
          <w:i/>
        </w:rPr>
        <w:t>Endocrinology and Metabolism</w:t>
      </w:r>
      <w:r w:rsidRPr="00F91AD6">
        <w:t xml:space="preserve"> 2016;</w:t>
      </w:r>
      <w:r w:rsidRPr="00F91AD6">
        <w:rPr>
          <w:b/>
        </w:rPr>
        <w:t>31:</w:t>
      </w:r>
      <w:r w:rsidRPr="00F91AD6">
        <w:t xml:space="preserve"> 433-438.</w:t>
      </w:r>
    </w:p>
    <w:p w14:paraId="0C2DF3D8" w14:textId="77777777" w:rsidR="00F91AD6" w:rsidRPr="00F91AD6" w:rsidRDefault="00F91AD6" w:rsidP="00F91AD6">
      <w:pPr>
        <w:pStyle w:val="EndNoteBibliography"/>
      </w:pPr>
    </w:p>
    <w:p w14:paraId="0F062FB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6.</w:t>
      </w:r>
      <w:r w:rsidRPr="00F91AD6">
        <w:tab/>
        <w:t>Moberg L, Nilsson PM, Samsioe G, Sallsten G, Barregard L, Engström G</w:t>
      </w:r>
      <w:r w:rsidRPr="00F91AD6">
        <w:rPr>
          <w:i/>
        </w:rPr>
        <w:t>, et al.</w:t>
      </w:r>
      <w:r w:rsidRPr="00F91AD6">
        <w:t xml:space="preserve"> Increased blood cadmium levels were not associated with increased fracture risk but with increased total mortality in women: the Malmö Diet and Cancer Study. </w:t>
      </w:r>
      <w:r w:rsidRPr="00F91AD6">
        <w:rPr>
          <w:i/>
        </w:rPr>
        <w:t>Osteoporosis International</w:t>
      </w:r>
      <w:r w:rsidRPr="00F91AD6">
        <w:t xml:space="preserve"> 2017;</w:t>
      </w:r>
      <w:r w:rsidRPr="00F91AD6">
        <w:rPr>
          <w:b/>
        </w:rPr>
        <w:t>28:</w:t>
      </w:r>
      <w:r w:rsidRPr="00F91AD6">
        <w:t xml:space="preserve"> 2401-2408.</w:t>
      </w:r>
    </w:p>
    <w:p w14:paraId="7D1AA901" w14:textId="77777777" w:rsidR="00F91AD6" w:rsidRPr="00F91AD6" w:rsidRDefault="00F91AD6" w:rsidP="00F91AD6">
      <w:pPr>
        <w:pStyle w:val="EndNoteBibliography"/>
      </w:pPr>
    </w:p>
    <w:p w14:paraId="74600E9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7.</w:t>
      </w:r>
      <w:r w:rsidRPr="00F91AD6">
        <w:tab/>
        <w:t xml:space="preserve">Morrison CL, Purewal TS, Weston PJ. Diabetoporosis: Osteoporotic fragility fractures in patients with type 2 diabetes. </w:t>
      </w:r>
      <w:r w:rsidRPr="00F91AD6">
        <w:rPr>
          <w:i/>
        </w:rPr>
        <w:t>Diabetic Medicine</w:t>
      </w:r>
      <w:r w:rsidRPr="00F91AD6">
        <w:t xml:space="preserve"> 2019;</w:t>
      </w:r>
      <w:r w:rsidRPr="00F91AD6">
        <w:rPr>
          <w:b/>
        </w:rPr>
        <w:t>36:</w:t>
      </w:r>
      <w:r w:rsidRPr="00F91AD6">
        <w:t xml:space="preserve"> 140-141.</w:t>
      </w:r>
    </w:p>
    <w:p w14:paraId="7DBE5F93" w14:textId="77777777" w:rsidR="00F91AD6" w:rsidRPr="00F91AD6" w:rsidRDefault="00F91AD6" w:rsidP="00F91AD6">
      <w:pPr>
        <w:pStyle w:val="EndNoteBibliography"/>
      </w:pPr>
    </w:p>
    <w:p w14:paraId="7DC4257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8.</w:t>
      </w:r>
      <w:r w:rsidRPr="00F91AD6">
        <w:tab/>
        <w:t xml:space="preserve">Muftic M, Selimovic EK, Miladinovic K. Osteoporosis--comparative study between quantitative ultrasound of calcaneus and DXA. </w:t>
      </w:r>
      <w:r w:rsidRPr="00F91AD6">
        <w:rPr>
          <w:i/>
        </w:rPr>
        <w:t>Med Arch</w:t>
      </w:r>
      <w:r w:rsidRPr="00F91AD6">
        <w:t xml:space="preserve"> 2013;</w:t>
      </w:r>
      <w:r w:rsidRPr="00F91AD6">
        <w:rPr>
          <w:b/>
        </w:rPr>
        <w:t>67:</w:t>
      </w:r>
      <w:r w:rsidRPr="00F91AD6">
        <w:t xml:space="preserve"> 289-291.</w:t>
      </w:r>
    </w:p>
    <w:p w14:paraId="3F9D882C" w14:textId="77777777" w:rsidR="00F91AD6" w:rsidRPr="00F91AD6" w:rsidRDefault="00F91AD6" w:rsidP="00F91AD6">
      <w:pPr>
        <w:pStyle w:val="EndNoteBibliography"/>
      </w:pPr>
    </w:p>
    <w:p w14:paraId="6C77E9A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39.</w:t>
      </w:r>
      <w:r w:rsidRPr="00F91AD6">
        <w:tab/>
        <w:t>Naharci MI, Karadag B, Sahin S, Ozkaya H, Safer U, Curgunlu A</w:t>
      </w:r>
      <w:r w:rsidRPr="00F91AD6">
        <w:rPr>
          <w:i/>
        </w:rPr>
        <w:t>, et al.</w:t>
      </w:r>
      <w:r w:rsidRPr="00F91AD6">
        <w:t xml:space="preserve"> Low vitamin D level in patients with alzheimer's disease (devit-alz): A crosssectional multicenter study. </w:t>
      </w:r>
      <w:r w:rsidRPr="00F91AD6">
        <w:rPr>
          <w:i/>
        </w:rPr>
        <w:t>Osteoporosis International</w:t>
      </w:r>
      <w:r w:rsidRPr="00F91AD6">
        <w:t xml:space="preserve"> 2013;</w:t>
      </w:r>
      <w:r w:rsidRPr="00F91AD6">
        <w:rPr>
          <w:b/>
        </w:rPr>
        <w:t>24:</w:t>
      </w:r>
      <w:r w:rsidRPr="00F91AD6">
        <w:t xml:space="preserve"> S127-S128.</w:t>
      </w:r>
    </w:p>
    <w:p w14:paraId="794893DE" w14:textId="77777777" w:rsidR="00F91AD6" w:rsidRPr="00F91AD6" w:rsidRDefault="00F91AD6" w:rsidP="00F91AD6">
      <w:pPr>
        <w:pStyle w:val="EndNoteBibliography"/>
      </w:pPr>
    </w:p>
    <w:p w14:paraId="38DF54B1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0.</w:t>
      </w:r>
      <w:r w:rsidRPr="00F91AD6">
        <w:tab/>
        <w:t xml:space="preserve">Najar MS, Mir MM, Muzamil M. Prevalence of osteoporosis in patients with chronic kidney disease (stages 3-5) in comparison with age- and sex-matched controls: A study from Kashmir Valley Tertiary Care Center. </w:t>
      </w:r>
      <w:r w:rsidRPr="00F91AD6">
        <w:rPr>
          <w:i/>
        </w:rPr>
        <w:t>Saudi J Kidney Dis Transpl</w:t>
      </w:r>
      <w:r w:rsidRPr="00F91AD6">
        <w:t xml:space="preserve"> 2017;</w:t>
      </w:r>
      <w:r w:rsidRPr="00F91AD6">
        <w:rPr>
          <w:b/>
        </w:rPr>
        <w:t>28:</w:t>
      </w:r>
      <w:r w:rsidRPr="00F91AD6">
        <w:t xml:space="preserve"> 538-544.</w:t>
      </w:r>
    </w:p>
    <w:p w14:paraId="016DD3C0" w14:textId="77777777" w:rsidR="00F91AD6" w:rsidRPr="00F91AD6" w:rsidRDefault="00F91AD6" w:rsidP="00F91AD6">
      <w:pPr>
        <w:pStyle w:val="EndNoteBibliography"/>
      </w:pPr>
    </w:p>
    <w:p w14:paraId="425A800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1.</w:t>
      </w:r>
      <w:r w:rsidRPr="00F91AD6">
        <w:tab/>
        <w:t>Negm AM, Ioannidis G, Jantzi M, Bucek J, Giangregorio L, Pickard L</w:t>
      </w:r>
      <w:r w:rsidRPr="00F91AD6">
        <w:rPr>
          <w:i/>
        </w:rPr>
        <w:t>, et al.</w:t>
      </w:r>
      <w:r w:rsidRPr="00F91AD6">
        <w:t xml:space="preserve"> Validation of a one year fracture prediction tool for absolute hip fracture risk in long term care residents. </w:t>
      </w:r>
      <w:r w:rsidRPr="00F91AD6">
        <w:rPr>
          <w:i/>
        </w:rPr>
        <w:t>BMC Geriatr</w:t>
      </w:r>
      <w:r w:rsidRPr="00F91AD6">
        <w:t xml:space="preserve"> 2018;</w:t>
      </w:r>
      <w:r w:rsidRPr="00F91AD6">
        <w:rPr>
          <w:b/>
        </w:rPr>
        <w:t>18:</w:t>
      </w:r>
      <w:r w:rsidRPr="00F91AD6">
        <w:t xml:space="preserve"> 320.</w:t>
      </w:r>
    </w:p>
    <w:p w14:paraId="690E4CF1" w14:textId="77777777" w:rsidR="00F91AD6" w:rsidRPr="00F91AD6" w:rsidRDefault="00F91AD6" w:rsidP="00F91AD6">
      <w:pPr>
        <w:pStyle w:val="EndNoteBibliography"/>
      </w:pPr>
    </w:p>
    <w:p w14:paraId="56B6775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2.</w:t>
      </w:r>
      <w:r w:rsidRPr="00F91AD6">
        <w:tab/>
        <w:t>Obunwale A, Sloane R, Pieper C, Lee R, Lyles K, Cathleen CE</w:t>
      </w:r>
      <w:r w:rsidRPr="00F91AD6">
        <w:rPr>
          <w:i/>
        </w:rPr>
        <w:t>, et al.</w:t>
      </w:r>
      <w:r w:rsidRPr="00F91AD6">
        <w:t xml:space="preserve"> Cholinesterase inhibitor use is associated with lower fracture risk in men with dementia. </w:t>
      </w:r>
      <w:r w:rsidRPr="00F91AD6">
        <w:rPr>
          <w:i/>
        </w:rPr>
        <w:t>Journal of Bone and Mineral Research</w:t>
      </w:r>
      <w:r w:rsidRPr="00F91AD6">
        <w:t xml:space="preserve"> 2019;</w:t>
      </w:r>
      <w:r w:rsidRPr="00F91AD6">
        <w:rPr>
          <w:b/>
        </w:rPr>
        <w:t>34:</w:t>
      </w:r>
      <w:r w:rsidRPr="00F91AD6">
        <w:t xml:space="preserve"> 24.</w:t>
      </w:r>
    </w:p>
    <w:p w14:paraId="6AAA2A98" w14:textId="77777777" w:rsidR="00F91AD6" w:rsidRPr="00F91AD6" w:rsidRDefault="00F91AD6" w:rsidP="00F91AD6">
      <w:pPr>
        <w:pStyle w:val="EndNoteBibliography"/>
      </w:pPr>
    </w:p>
    <w:p w14:paraId="4A7AE31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3.</w:t>
      </w:r>
      <w:r w:rsidRPr="00F91AD6">
        <w:tab/>
        <w:t xml:space="preserve">Patel V, Papamargaritis D, Francis J. Audit of the use of teriparatide in a tertiary centre. </w:t>
      </w:r>
      <w:r w:rsidRPr="00F91AD6">
        <w:rPr>
          <w:i/>
        </w:rPr>
        <w:t>Osteoporosis International</w:t>
      </w:r>
      <w:r w:rsidRPr="00F91AD6">
        <w:t xml:space="preserve"> 2016;</w:t>
      </w:r>
      <w:r w:rsidRPr="00F91AD6">
        <w:rPr>
          <w:b/>
        </w:rPr>
        <w:t>27:</w:t>
      </w:r>
      <w:r w:rsidRPr="00F91AD6">
        <w:t xml:space="preserve"> S679.</w:t>
      </w:r>
    </w:p>
    <w:p w14:paraId="64DAFD39" w14:textId="77777777" w:rsidR="00F91AD6" w:rsidRPr="00F91AD6" w:rsidRDefault="00F91AD6" w:rsidP="00F91AD6">
      <w:pPr>
        <w:pStyle w:val="EndNoteBibliography"/>
      </w:pPr>
    </w:p>
    <w:p w14:paraId="4750CE0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4.</w:t>
      </w:r>
      <w:r w:rsidRPr="00F91AD6">
        <w:tab/>
        <w:t xml:space="preserve">Povoroznyuk VV, Grygorieva NV, McCloskey EV, Johansson H, Kanis JA. Application of FRAX to determine the risk of osteoporotic fractures in the Ukrainian population. </w:t>
      </w:r>
      <w:r w:rsidRPr="00F91AD6">
        <w:rPr>
          <w:i/>
        </w:rPr>
        <w:t>International Journal of Osteoporosis and Metabolic Disorders</w:t>
      </w:r>
      <w:r w:rsidRPr="00F91AD6">
        <w:t xml:space="preserve"> 2018;</w:t>
      </w:r>
      <w:r w:rsidRPr="00F91AD6">
        <w:rPr>
          <w:b/>
        </w:rPr>
        <w:t>11:</w:t>
      </w:r>
      <w:r w:rsidRPr="00F91AD6">
        <w:t xml:space="preserve"> 7-13.</w:t>
      </w:r>
    </w:p>
    <w:p w14:paraId="5A4950F3" w14:textId="77777777" w:rsidR="00F91AD6" w:rsidRPr="00F91AD6" w:rsidRDefault="00F91AD6" w:rsidP="00F91AD6">
      <w:pPr>
        <w:pStyle w:val="EndNoteBibliography"/>
      </w:pPr>
    </w:p>
    <w:p w14:paraId="02582CE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5.</w:t>
      </w:r>
      <w:r w:rsidRPr="00F91AD6">
        <w:tab/>
        <w:t xml:space="preserve">Rai M, Rai T, Dsa J, Rai S. Bone turnover markers; An emerging tool to detect primary osteoporosis. </w:t>
      </w:r>
      <w:r w:rsidRPr="00F91AD6">
        <w:rPr>
          <w:i/>
        </w:rPr>
        <w:t>Journal of Clinical and Diagnostic Research</w:t>
      </w:r>
      <w:r w:rsidRPr="00F91AD6">
        <w:t xml:space="preserve"> 2018;</w:t>
      </w:r>
      <w:r w:rsidRPr="00F91AD6">
        <w:rPr>
          <w:b/>
        </w:rPr>
        <w:t>12:</w:t>
      </w:r>
      <w:r w:rsidRPr="00F91AD6">
        <w:t xml:space="preserve"> BC04-BC07.</w:t>
      </w:r>
    </w:p>
    <w:p w14:paraId="69368CAD" w14:textId="77777777" w:rsidR="00F91AD6" w:rsidRPr="00F91AD6" w:rsidRDefault="00F91AD6" w:rsidP="00F91AD6">
      <w:pPr>
        <w:pStyle w:val="EndNoteBibliography"/>
      </w:pPr>
    </w:p>
    <w:p w14:paraId="23C3DB62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6.</w:t>
      </w:r>
      <w:r w:rsidRPr="00F91AD6">
        <w:tab/>
        <w:t>Reid I, Horne A, Mihov B, Stewart A, Garratt L, Bolland M</w:t>
      </w:r>
      <w:r w:rsidRPr="00F91AD6">
        <w:rPr>
          <w:i/>
        </w:rPr>
        <w:t>, et al.</w:t>
      </w:r>
      <w:r w:rsidRPr="00F91AD6">
        <w:t xml:space="preserve"> Zoledronate every 18 months for 6 years in osteopenic postmenopausal women: effects on fractures and non-skeletal endpoints. </w:t>
      </w:r>
      <w:r w:rsidRPr="00F91AD6">
        <w:rPr>
          <w:i/>
        </w:rPr>
        <w:t>JBMR plus</w:t>
      </w:r>
      <w:r w:rsidRPr="00F91AD6">
        <w:t xml:space="preserve"> 2018;</w:t>
      </w:r>
      <w:r w:rsidRPr="00F91AD6">
        <w:rPr>
          <w:b/>
        </w:rPr>
        <w:t>2:</w:t>
      </w:r>
      <w:r w:rsidRPr="00F91AD6">
        <w:t xml:space="preserve"> S14‐.</w:t>
      </w:r>
    </w:p>
    <w:p w14:paraId="181F0FF3" w14:textId="77777777" w:rsidR="00F91AD6" w:rsidRPr="00F91AD6" w:rsidRDefault="00F91AD6" w:rsidP="00F91AD6">
      <w:pPr>
        <w:pStyle w:val="EndNoteBibliography"/>
      </w:pPr>
    </w:p>
    <w:p w14:paraId="119A7F7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7.</w:t>
      </w:r>
      <w:r w:rsidRPr="00F91AD6">
        <w:tab/>
        <w:t xml:space="preserve">Robinson D, Morgan R, Boutin R, Lenchik L. CT measured muscle density predicts 90-day mortality following hip fracture. </w:t>
      </w:r>
      <w:r w:rsidRPr="00F91AD6">
        <w:rPr>
          <w:i/>
        </w:rPr>
        <w:t>Skeletal Radiology</w:t>
      </w:r>
      <w:r w:rsidRPr="00F91AD6">
        <w:t xml:space="preserve"> 2017;</w:t>
      </w:r>
      <w:r w:rsidRPr="00F91AD6">
        <w:rPr>
          <w:b/>
        </w:rPr>
        <w:t>45:</w:t>
      </w:r>
      <w:r w:rsidRPr="00F91AD6">
        <w:t xml:space="preserve"> 420-421.</w:t>
      </w:r>
    </w:p>
    <w:p w14:paraId="27342338" w14:textId="77777777" w:rsidR="00F91AD6" w:rsidRPr="00F91AD6" w:rsidRDefault="00F91AD6" w:rsidP="00F91AD6">
      <w:pPr>
        <w:pStyle w:val="EndNoteBibliography"/>
      </w:pPr>
    </w:p>
    <w:p w14:paraId="6D0AF9A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8.</w:t>
      </w:r>
      <w:r w:rsidRPr="00F91AD6">
        <w:tab/>
        <w:t>Roza NA, Quadros KR, Esteves AB, Franca RA, Borges CM, Carbonara CE</w:t>
      </w:r>
      <w:r w:rsidRPr="00F91AD6">
        <w:rPr>
          <w:i/>
        </w:rPr>
        <w:t>, et al.</w:t>
      </w:r>
      <w:r w:rsidRPr="00F91AD6">
        <w:t xml:space="preserve"> Advanced glycation end-products (AGEs) accumulation and skeletal complications in CKD patients. </w:t>
      </w:r>
      <w:r w:rsidRPr="00F91AD6">
        <w:rPr>
          <w:i/>
        </w:rPr>
        <w:t>Journal of the American Society of Nephrology</w:t>
      </w:r>
      <w:r w:rsidRPr="00F91AD6">
        <w:t xml:space="preserve"> 2018;</w:t>
      </w:r>
      <w:r w:rsidRPr="00F91AD6">
        <w:rPr>
          <w:b/>
        </w:rPr>
        <w:t>29:</w:t>
      </w:r>
      <w:r w:rsidRPr="00F91AD6">
        <w:t xml:space="preserve"> 553.</w:t>
      </w:r>
    </w:p>
    <w:p w14:paraId="0FCFB073" w14:textId="77777777" w:rsidR="00F91AD6" w:rsidRPr="00F91AD6" w:rsidRDefault="00F91AD6" w:rsidP="00F91AD6">
      <w:pPr>
        <w:pStyle w:val="EndNoteBibliography"/>
      </w:pPr>
    </w:p>
    <w:p w14:paraId="7D35505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49.</w:t>
      </w:r>
      <w:r w:rsidRPr="00F91AD6">
        <w:tab/>
        <w:t xml:space="preserve">Safai Haeri N, Baharlou S. Management of osteoporosis in older adults; a prognostic approach to a common scenario. </w:t>
      </w:r>
      <w:r w:rsidRPr="00F91AD6">
        <w:rPr>
          <w:i/>
        </w:rPr>
        <w:t>Journal of the American Geriatrics Society</w:t>
      </w:r>
      <w:r w:rsidRPr="00F91AD6">
        <w:t xml:space="preserve"> 2018;</w:t>
      </w:r>
      <w:r w:rsidRPr="00F91AD6">
        <w:rPr>
          <w:b/>
        </w:rPr>
        <w:t>66:</w:t>
      </w:r>
      <w:r w:rsidRPr="00F91AD6">
        <w:t xml:space="preserve"> S181-S182.</w:t>
      </w:r>
    </w:p>
    <w:p w14:paraId="51F93546" w14:textId="77777777" w:rsidR="00F91AD6" w:rsidRPr="00F91AD6" w:rsidRDefault="00F91AD6" w:rsidP="00F91AD6">
      <w:pPr>
        <w:pStyle w:val="EndNoteBibliography"/>
      </w:pPr>
    </w:p>
    <w:p w14:paraId="4C1999C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0.</w:t>
      </w:r>
      <w:r w:rsidRPr="00F91AD6">
        <w:tab/>
        <w:t xml:space="preserve">Sánchez-De Las Matas R, Fernández-García G. Osteoporosis and hip fracture: Risk factor's. </w:t>
      </w:r>
      <w:r w:rsidRPr="00F91AD6">
        <w:rPr>
          <w:i/>
        </w:rPr>
        <w:t>Osteoporosis International</w:t>
      </w:r>
      <w:r w:rsidRPr="00F91AD6">
        <w:t xml:space="preserve"> 2016;</w:t>
      </w:r>
      <w:r w:rsidRPr="00F91AD6">
        <w:rPr>
          <w:b/>
        </w:rPr>
        <w:t>27:</w:t>
      </w:r>
      <w:r w:rsidRPr="00F91AD6">
        <w:t xml:space="preserve"> S547-S548.</w:t>
      </w:r>
    </w:p>
    <w:p w14:paraId="223E80EE" w14:textId="77777777" w:rsidR="00F91AD6" w:rsidRPr="00F91AD6" w:rsidRDefault="00F91AD6" w:rsidP="00F91AD6">
      <w:pPr>
        <w:pStyle w:val="EndNoteBibliography"/>
      </w:pPr>
    </w:p>
    <w:p w14:paraId="0543237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1.</w:t>
      </w:r>
      <w:r w:rsidRPr="00F91AD6">
        <w:tab/>
        <w:t xml:space="preserve">Schmid T, Brumme UM, Kemerle S, Zimmer K. Elderly osteoporosis suspects without diagnosis-interim data from a german geriatric practice. </w:t>
      </w:r>
      <w:r w:rsidRPr="00F91AD6">
        <w:rPr>
          <w:i/>
        </w:rPr>
        <w:t>Value Health</w:t>
      </w:r>
      <w:r w:rsidRPr="00F91AD6">
        <w:t xml:space="preserve"> 2015;</w:t>
      </w:r>
      <w:r w:rsidRPr="00F91AD6">
        <w:rPr>
          <w:b/>
        </w:rPr>
        <w:t>18:</w:t>
      </w:r>
      <w:r w:rsidRPr="00F91AD6">
        <w:t xml:space="preserve"> A654.</w:t>
      </w:r>
    </w:p>
    <w:p w14:paraId="3EC2D848" w14:textId="77777777" w:rsidR="00F91AD6" w:rsidRPr="00F91AD6" w:rsidRDefault="00F91AD6" w:rsidP="00F91AD6">
      <w:pPr>
        <w:pStyle w:val="EndNoteBibliography"/>
      </w:pPr>
    </w:p>
    <w:p w14:paraId="0D7AA5D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2.</w:t>
      </w:r>
      <w:r w:rsidRPr="00F91AD6">
        <w:tab/>
        <w:t xml:space="preserve">Shaul J, Favell D, Hill R, Huber B, Howe J, Bouxsein ML. Resorbable AGN1 biomaterial confers biomechanical integrity to osteoporotic cadaveric femurs. </w:t>
      </w:r>
      <w:r w:rsidRPr="00F91AD6">
        <w:rPr>
          <w:i/>
        </w:rPr>
        <w:t>Journal of Orthopaedic Research</w:t>
      </w:r>
      <w:r w:rsidRPr="00F91AD6">
        <w:t xml:space="preserve"> 2017;</w:t>
      </w:r>
      <w:r w:rsidRPr="00F91AD6">
        <w:rPr>
          <w:b/>
        </w:rPr>
        <w:t>35</w:t>
      </w:r>
      <w:r w:rsidRPr="00F91AD6">
        <w:t>.</w:t>
      </w:r>
    </w:p>
    <w:p w14:paraId="68272497" w14:textId="77777777" w:rsidR="00F91AD6" w:rsidRPr="00F91AD6" w:rsidRDefault="00F91AD6" w:rsidP="00F91AD6">
      <w:pPr>
        <w:pStyle w:val="EndNoteBibliography"/>
      </w:pPr>
    </w:p>
    <w:p w14:paraId="4863FB9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3.</w:t>
      </w:r>
      <w:r w:rsidRPr="00F91AD6">
        <w:tab/>
        <w:t xml:space="preserve">Sibilla F, Le Huec JC, Demezon H, Rigal J, Costes S. Safety and effectiveness of A new osteosynthesis device dedicated to prevent hip fracture. </w:t>
      </w:r>
      <w:r w:rsidRPr="00F91AD6">
        <w:rPr>
          <w:i/>
        </w:rPr>
        <w:t>HIP International</w:t>
      </w:r>
      <w:r w:rsidRPr="00F91AD6">
        <w:t xml:space="preserve"> 2014;</w:t>
      </w:r>
      <w:r w:rsidRPr="00F91AD6">
        <w:rPr>
          <w:b/>
        </w:rPr>
        <w:t>24:</w:t>
      </w:r>
      <w:r w:rsidRPr="00F91AD6">
        <w:t xml:space="preserve"> 520.</w:t>
      </w:r>
    </w:p>
    <w:p w14:paraId="7DBD9E16" w14:textId="77777777" w:rsidR="00F91AD6" w:rsidRPr="00F91AD6" w:rsidRDefault="00F91AD6" w:rsidP="00F91AD6">
      <w:pPr>
        <w:pStyle w:val="EndNoteBibliography"/>
      </w:pPr>
    </w:p>
    <w:p w14:paraId="6C61DB4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4.</w:t>
      </w:r>
      <w:r w:rsidRPr="00F91AD6">
        <w:tab/>
        <w:t xml:space="preserve">Skingle L, Poole K, Sano H, Turmezei T. A study of the microstructure of the femoral head in hip fracture. </w:t>
      </w:r>
      <w:r w:rsidRPr="00F91AD6">
        <w:rPr>
          <w:i/>
        </w:rPr>
        <w:t>Journal of Bone and Mineral Research</w:t>
      </w:r>
      <w:r w:rsidRPr="00F91AD6">
        <w:t xml:space="preserve"> 2019;</w:t>
      </w:r>
      <w:r w:rsidRPr="00F91AD6">
        <w:rPr>
          <w:b/>
        </w:rPr>
        <w:t>34:</w:t>
      </w:r>
      <w:r w:rsidRPr="00F91AD6">
        <w:t xml:space="preserve"> 290.</w:t>
      </w:r>
    </w:p>
    <w:p w14:paraId="056FADDD" w14:textId="77777777" w:rsidR="00F91AD6" w:rsidRPr="00F91AD6" w:rsidRDefault="00F91AD6" w:rsidP="00F91AD6">
      <w:pPr>
        <w:pStyle w:val="EndNoteBibliography"/>
      </w:pPr>
    </w:p>
    <w:p w14:paraId="2208B44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5.</w:t>
      </w:r>
      <w:r w:rsidRPr="00F91AD6">
        <w:tab/>
        <w:t xml:space="preserve">Sornay-Rendu E, Duboeuf F, Boutroy S, Chapurlat RD. Muscle mass is associated with incident fracture in postmenopausal women: The OFELY study. </w:t>
      </w:r>
      <w:r w:rsidRPr="00F91AD6">
        <w:rPr>
          <w:i/>
        </w:rPr>
        <w:t>Bone</w:t>
      </w:r>
      <w:r w:rsidRPr="00F91AD6">
        <w:t xml:space="preserve"> 2017;</w:t>
      </w:r>
      <w:r w:rsidRPr="00F91AD6">
        <w:rPr>
          <w:b/>
        </w:rPr>
        <w:t>94:</w:t>
      </w:r>
      <w:r w:rsidRPr="00F91AD6">
        <w:t xml:space="preserve"> 108-113.</w:t>
      </w:r>
    </w:p>
    <w:p w14:paraId="702D3638" w14:textId="77777777" w:rsidR="00F91AD6" w:rsidRPr="00F91AD6" w:rsidRDefault="00F91AD6" w:rsidP="00F91AD6">
      <w:pPr>
        <w:pStyle w:val="EndNoteBibliography"/>
      </w:pPr>
    </w:p>
    <w:p w14:paraId="5C676EA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6.</w:t>
      </w:r>
      <w:r w:rsidRPr="00F91AD6">
        <w:tab/>
        <w:t xml:space="preserve">Sta. Rosa Mendoza E, Mercado-Asis LB. Prevalent fractures occur at relatively younger age and higher bone mineral density among adult filipino men. </w:t>
      </w:r>
      <w:r w:rsidRPr="00F91AD6">
        <w:rPr>
          <w:i/>
        </w:rPr>
        <w:t>Endocrine Reviews</w:t>
      </w:r>
      <w:r w:rsidRPr="00F91AD6">
        <w:t xml:space="preserve"> 2014;</w:t>
      </w:r>
      <w:r w:rsidRPr="00F91AD6">
        <w:rPr>
          <w:b/>
        </w:rPr>
        <w:t>35</w:t>
      </w:r>
      <w:r w:rsidRPr="00F91AD6">
        <w:t>.</w:t>
      </w:r>
    </w:p>
    <w:p w14:paraId="3964EB90" w14:textId="77777777" w:rsidR="00F91AD6" w:rsidRPr="00F91AD6" w:rsidRDefault="00F91AD6" w:rsidP="00F91AD6">
      <w:pPr>
        <w:pStyle w:val="EndNoteBibliography"/>
      </w:pPr>
    </w:p>
    <w:p w14:paraId="5C9BBE4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7.</w:t>
      </w:r>
      <w:r w:rsidRPr="00F91AD6">
        <w:tab/>
        <w:t xml:space="preserve">Tanaka MF. Reframing refractoryanorexia nervosa as a chronic illness: A palliative approach. </w:t>
      </w:r>
      <w:r w:rsidRPr="00F91AD6">
        <w:rPr>
          <w:i/>
        </w:rPr>
        <w:t>Journal of General Internal Medicine</w:t>
      </w:r>
      <w:r w:rsidRPr="00F91AD6">
        <w:t xml:space="preserve"> 2017;</w:t>
      </w:r>
      <w:r w:rsidRPr="00F91AD6">
        <w:rPr>
          <w:b/>
        </w:rPr>
        <w:t>32:</w:t>
      </w:r>
      <w:r w:rsidRPr="00F91AD6">
        <w:t xml:space="preserve"> S582.</w:t>
      </w:r>
    </w:p>
    <w:p w14:paraId="4B913AF8" w14:textId="77777777" w:rsidR="00F91AD6" w:rsidRPr="00F91AD6" w:rsidRDefault="00F91AD6" w:rsidP="00F91AD6">
      <w:pPr>
        <w:pStyle w:val="EndNoteBibliography"/>
      </w:pPr>
    </w:p>
    <w:p w14:paraId="1BB92CE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8.</w:t>
      </w:r>
      <w:r w:rsidRPr="00F91AD6">
        <w:tab/>
        <w:t xml:space="preserve">Tayal V, Nair JR, Abernethy R, Dawson J, Clewes A, O'Rourke T. Does addition of bone mineral density to FRAX analysis help reclassify fracture risk? </w:t>
      </w:r>
      <w:r w:rsidRPr="00F91AD6">
        <w:rPr>
          <w:i/>
        </w:rPr>
        <w:t>Annals of the Rheumatic Diseases</w:t>
      </w:r>
      <w:r w:rsidRPr="00F91AD6">
        <w:t xml:space="preserve"> 2013;</w:t>
      </w:r>
      <w:r w:rsidRPr="00F91AD6">
        <w:rPr>
          <w:b/>
        </w:rPr>
        <w:t>72</w:t>
      </w:r>
      <w:r w:rsidRPr="00F91AD6">
        <w:t>.</w:t>
      </w:r>
    </w:p>
    <w:p w14:paraId="292443A6" w14:textId="77777777" w:rsidR="00F91AD6" w:rsidRPr="00F91AD6" w:rsidRDefault="00F91AD6" w:rsidP="00F91AD6">
      <w:pPr>
        <w:pStyle w:val="EndNoteBibliography"/>
      </w:pPr>
    </w:p>
    <w:p w14:paraId="025003B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59.</w:t>
      </w:r>
      <w:r w:rsidRPr="00F91AD6">
        <w:tab/>
        <w:t xml:space="preserve">Thein FS, Li Y, Nyunt MSZ, Gao Q, Wee SL, Ng TP. Physical frailty and cognitive impairment is associated with diabetes and adversely impact functional status and mortality. </w:t>
      </w:r>
      <w:r w:rsidRPr="00F91AD6">
        <w:rPr>
          <w:i/>
        </w:rPr>
        <w:t>Postgraduate Medicine</w:t>
      </w:r>
      <w:r w:rsidRPr="00F91AD6">
        <w:t xml:space="preserve"> 2018;</w:t>
      </w:r>
      <w:r w:rsidRPr="00F91AD6">
        <w:rPr>
          <w:b/>
        </w:rPr>
        <w:t>130:</w:t>
      </w:r>
      <w:r w:rsidRPr="00F91AD6">
        <w:t xml:space="preserve"> 561-567.</w:t>
      </w:r>
    </w:p>
    <w:p w14:paraId="0264458D" w14:textId="77777777" w:rsidR="00F91AD6" w:rsidRPr="00F91AD6" w:rsidRDefault="00F91AD6" w:rsidP="00F91AD6">
      <w:pPr>
        <w:pStyle w:val="EndNoteBibliography"/>
      </w:pPr>
    </w:p>
    <w:p w14:paraId="2A70862C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0.</w:t>
      </w:r>
      <w:r w:rsidRPr="00F91AD6">
        <w:tab/>
        <w:t xml:space="preserve">Thornqvist C, Gislason GH, Køber L, Jensen PF, Torp-Pedersen C, Andersson C. Body mass index and risk of perioperative cardiovascular adverse events and mortality in 34,744 Danish patients undergoing hip or knee replacement. </w:t>
      </w:r>
      <w:r w:rsidRPr="00F91AD6">
        <w:rPr>
          <w:i/>
        </w:rPr>
        <w:t>Acta Orthopaedica</w:t>
      </w:r>
      <w:r w:rsidRPr="00F91AD6">
        <w:t xml:space="preserve"> 2014;</w:t>
      </w:r>
      <w:r w:rsidRPr="00F91AD6">
        <w:rPr>
          <w:b/>
        </w:rPr>
        <w:t>85:</w:t>
      </w:r>
      <w:r w:rsidRPr="00F91AD6">
        <w:t xml:space="preserve"> 456-462.</w:t>
      </w:r>
    </w:p>
    <w:p w14:paraId="2F4A615E" w14:textId="77777777" w:rsidR="00F91AD6" w:rsidRPr="00F91AD6" w:rsidRDefault="00F91AD6" w:rsidP="00F91AD6">
      <w:pPr>
        <w:pStyle w:val="EndNoteBibliography"/>
      </w:pPr>
    </w:p>
    <w:p w14:paraId="42C8AF9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1.</w:t>
      </w:r>
      <w:r w:rsidRPr="00F91AD6">
        <w:tab/>
        <w:t xml:space="preserve">Tseng WJ, Hung LW, Shieh JS, Abbod MF, Lin J. Hip fracture risk assessment: artificial neural network outperforms conditional logistic regression in an age- and sex-matched case control study. </w:t>
      </w:r>
      <w:r w:rsidRPr="00F91AD6">
        <w:rPr>
          <w:i/>
        </w:rPr>
        <w:t>BMC Musculoskelet Disord</w:t>
      </w:r>
      <w:r w:rsidRPr="00F91AD6">
        <w:t xml:space="preserve"> 2013;</w:t>
      </w:r>
      <w:r w:rsidRPr="00F91AD6">
        <w:rPr>
          <w:b/>
        </w:rPr>
        <w:t>14:</w:t>
      </w:r>
      <w:r w:rsidRPr="00F91AD6">
        <w:t xml:space="preserve"> 207.</w:t>
      </w:r>
    </w:p>
    <w:p w14:paraId="6F8D5CDD" w14:textId="77777777" w:rsidR="00F91AD6" w:rsidRPr="00F91AD6" w:rsidRDefault="00F91AD6" w:rsidP="00F91AD6">
      <w:pPr>
        <w:pStyle w:val="EndNoteBibliography"/>
      </w:pPr>
    </w:p>
    <w:p w14:paraId="65FC401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2.</w:t>
      </w:r>
      <w:r w:rsidRPr="00F91AD6">
        <w:tab/>
        <w:t xml:space="preserve">Vaswani R, Manoli A, Goch A, Egol KA. Surgical Fracture Repair in Chronic Renal Failure Patients on Hemodialysis An Analysis of Complications and Hospital Quality Measures. </w:t>
      </w:r>
      <w:r w:rsidRPr="00F91AD6">
        <w:rPr>
          <w:i/>
        </w:rPr>
        <w:t>Bull Hosp Jt Dis (2013)</w:t>
      </w:r>
      <w:r w:rsidRPr="00F91AD6">
        <w:t xml:space="preserve"> 2016;</w:t>
      </w:r>
      <w:r w:rsidRPr="00F91AD6">
        <w:rPr>
          <w:b/>
        </w:rPr>
        <w:t>74:</w:t>
      </w:r>
      <w:r w:rsidRPr="00F91AD6">
        <w:t xml:space="preserve"> 160-164.</w:t>
      </w:r>
    </w:p>
    <w:p w14:paraId="735DDB31" w14:textId="77777777" w:rsidR="00F91AD6" w:rsidRPr="00F91AD6" w:rsidRDefault="00F91AD6" w:rsidP="00F91AD6">
      <w:pPr>
        <w:pStyle w:val="EndNoteBibliography"/>
      </w:pPr>
    </w:p>
    <w:p w14:paraId="4D4EA3F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3.</w:t>
      </w:r>
      <w:r w:rsidRPr="00F91AD6">
        <w:tab/>
        <w:t>Vitiello R, Perisano C, Covino M, Perna A, Bianchi A, Oliva MS</w:t>
      </w:r>
      <w:r w:rsidRPr="00F91AD6">
        <w:rPr>
          <w:i/>
        </w:rPr>
        <w:t>, et al.</w:t>
      </w:r>
      <w:r w:rsidRPr="00F91AD6">
        <w:t xml:space="preserve"> Euthyroid sick syndrome in hip fractures: Valuation of vitamin D and parathyroid hormone axis. </w:t>
      </w:r>
      <w:r w:rsidRPr="00F91AD6">
        <w:rPr>
          <w:i/>
        </w:rPr>
        <w:t>Injury</w:t>
      </w:r>
      <w:r w:rsidRPr="00F91AD6">
        <w:t xml:space="preserve"> 2020;</w:t>
      </w:r>
      <w:r w:rsidRPr="00F91AD6">
        <w:rPr>
          <w:b/>
        </w:rPr>
        <w:t>51 Suppl 3:</w:t>
      </w:r>
      <w:r w:rsidRPr="00F91AD6">
        <w:t xml:space="preserve"> S13-s16.</w:t>
      </w:r>
    </w:p>
    <w:p w14:paraId="639E898D" w14:textId="77777777" w:rsidR="00F91AD6" w:rsidRPr="00F91AD6" w:rsidRDefault="00F91AD6" w:rsidP="00F91AD6">
      <w:pPr>
        <w:pStyle w:val="EndNoteBibliography"/>
      </w:pPr>
    </w:p>
    <w:p w14:paraId="2E686E1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4.</w:t>
      </w:r>
      <w:r w:rsidRPr="00F91AD6">
        <w:tab/>
        <w:t xml:space="preserve">White M, Barre L. Aromatase Inhibitor-Associated Bone Loss: Screening and Prevention. </w:t>
      </w:r>
      <w:r w:rsidRPr="00F91AD6">
        <w:rPr>
          <w:i/>
        </w:rPr>
        <w:t>Arthritis and Rheumatology</w:t>
      </w:r>
      <w:r w:rsidRPr="00F91AD6">
        <w:t xml:space="preserve"> 2020;</w:t>
      </w:r>
      <w:r w:rsidRPr="00F91AD6">
        <w:rPr>
          <w:b/>
        </w:rPr>
        <w:t>72:</w:t>
      </w:r>
      <w:r w:rsidRPr="00F91AD6">
        <w:t xml:space="preserve"> 224-226.</w:t>
      </w:r>
    </w:p>
    <w:p w14:paraId="66458495" w14:textId="77777777" w:rsidR="00F91AD6" w:rsidRPr="00F91AD6" w:rsidRDefault="00F91AD6" w:rsidP="00F91AD6">
      <w:pPr>
        <w:pStyle w:val="EndNoteBibliography"/>
      </w:pPr>
    </w:p>
    <w:p w14:paraId="7B4E7A7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5.</w:t>
      </w:r>
      <w:r w:rsidRPr="00F91AD6">
        <w:tab/>
        <w:t>Wiklund R, Conradsson M, Gustafson Y, Littbrand H, Olofsson B, Rosendahl E</w:t>
      </w:r>
      <w:r w:rsidRPr="00F91AD6">
        <w:rPr>
          <w:i/>
        </w:rPr>
        <w:t>, et al.</w:t>
      </w:r>
      <w:r w:rsidRPr="00F91AD6">
        <w:t xml:space="preserve"> Risk factors for hip fractures in very old people: A population-based study. </w:t>
      </w:r>
      <w:r w:rsidRPr="00F91AD6">
        <w:rPr>
          <w:i/>
        </w:rPr>
        <w:t>Physiotherapy (United Kingdom)</w:t>
      </w:r>
      <w:r w:rsidRPr="00F91AD6">
        <w:t xml:space="preserve"> 2015;</w:t>
      </w:r>
      <w:r w:rsidRPr="00F91AD6">
        <w:rPr>
          <w:b/>
        </w:rPr>
        <w:t>101:</w:t>
      </w:r>
      <w:r w:rsidRPr="00F91AD6">
        <w:t xml:space="preserve"> eS891-eS892.</w:t>
      </w:r>
    </w:p>
    <w:p w14:paraId="5105EED4" w14:textId="77777777" w:rsidR="00F91AD6" w:rsidRPr="00F91AD6" w:rsidRDefault="00F91AD6" w:rsidP="00F91AD6">
      <w:pPr>
        <w:pStyle w:val="EndNoteBibliography"/>
      </w:pPr>
    </w:p>
    <w:p w14:paraId="2D6DE21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6.</w:t>
      </w:r>
      <w:r w:rsidRPr="00F91AD6">
        <w:tab/>
        <w:t xml:space="preserve">Wong KTE, Ho KWK, Dai D, Hung LK, Chan KS, Chan KLG. Preventive measure of second hip fracture: Identification of high risk group. </w:t>
      </w:r>
      <w:r w:rsidRPr="00F91AD6">
        <w:rPr>
          <w:i/>
        </w:rPr>
        <w:t>Physiotherapy (United Kingdom)</w:t>
      </w:r>
      <w:r w:rsidRPr="00F91AD6">
        <w:t xml:space="preserve"> 2015;</w:t>
      </w:r>
      <w:r w:rsidRPr="00F91AD6">
        <w:rPr>
          <w:b/>
        </w:rPr>
        <w:t>101:</w:t>
      </w:r>
      <w:r w:rsidRPr="00F91AD6">
        <w:t xml:space="preserve"> eS1655.</w:t>
      </w:r>
    </w:p>
    <w:p w14:paraId="67D285F1" w14:textId="77777777" w:rsidR="00F91AD6" w:rsidRPr="00F91AD6" w:rsidRDefault="00F91AD6" w:rsidP="00F91AD6">
      <w:pPr>
        <w:pStyle w:val="EndNoteBibliography"/>
      </w:pPr>
    </w:p>
    <w:p w14:paraId="1CDA455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7.</w:t>
      </w:r>
      <w:r w:rsidRPr="00F91AD6">
        <w:tab/>
        <w:t>Woods GN, Huang MH, Lee JH, Cawthon PM, Fink HA, Schousboe JT</w:t>
      </w:r>
      <w:r w:rsidRPr="00F91AD6">
        <w:rPr>
          <w:i/>
        </w:rPr>
        <w:t>, et al.</w:t>
      </w:r>
      <w:r w:rsidRPr="00F91AD6">
        <w:t xml:space="preserve"> Factors Associated With Kyphosis and Kyphosis Progression in Older Men: The MrOS Study. </w:t>
      </w:r>
      <w:r w:rsidRPr="00F91AD6">
        <w:rPr>
          <w:i/>
        </w:rPr>
        <w:t>J Bone Miner Res</w:t>
      </w:r>
      <w:r w:rsidRPr="00F91AD6">
        <w:t xml:space="preserve"> 2020;</w:t>
      </w:r>
      <w:r w:rsidRPr="00F91AD6">
        <w:rPr>
          <w:b/>
        </w:rPr>
        <w:t>35:</w:t>
      </w:r>
      <w:r w:rsidRPr="00F91AD6">
        <w:t xml:space="preserve"> 2193-2198.</w:t>
      </w:r>
    </w:p>
    <w:p w14:paraId="04B8EA29" w14:textId="77777777" w:rsidR="00F91AD6" w:rsidRPr="00F91AD6" w:rsidRDefault="00F91AD6" w:rsidP="00F91AD6">
      <w:pPr>
        <w:pStyle w:val="EndNoteBibliography"/>
      </w:pPr>
    </w:p>
    <w:p w14:paraId="102CF5E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8.</w:t>
      </w:r>
      <w:r w:rsidRPr="00F91AD6">
        <w:tab/>
        <w:t>Zullo AR, Lee Y, Daiello LA, Zhang T, McConeghy KW, Kiel DP</w:t>
      </w:r>
      <w:r w:rsidRPr="00F91AD6">
        <w:rPr>
          <w:i/>
        </w:rPr>
        <w:t>, et al.</w:t>
      </w:r>
      <w:r w:rsidRPr="00F91AD6">
        <w:t xml:space="preserve"> Predictors of hip fracture among frail older adults treated with bisphosphonates. </w:t>
      </w:r>
      <w:r w:rsidRPr="00F91AD6">
        <w:rPr>
          <w:i/>
        </w:rPr>
        <w:t>Journal of the American Geriatrics Society</w:t>
      </w:r>
      <w:r w:rsidRPr="00F91AD6">
        <w:t xml:space="preserve"> 2019;</w:t>
      </w:r>
      <w:r w:rsidRPr="00F91AD6">
        <w:rPr>
          <w:b/>
        </w:rPr>
        <w:t>67:</w:t>
      </w:r>
      <w:r w:rsidRPr="00F91AD6">
        <w:t xml:space="preserve"> </w:t>
      </w:r>
      <w:r w:rsidRPr="00F91AD6">
        <w:lastRenderedPageBreak/>
        <w:t>S144.</w:t>
      </w:r>
    </w:p>
    <w:p w14:paraId="37E04966" w14:textId="77777777" w:rsidR="00F91AD6" w:rsidRPr="00F91AD6" w:rsidRDefault="00F91AD6" w:rsidP="00F91AD6">
      <w:pPr>
        <w:pStyle w:val="EndNoteBibliography"/>
      </w:pPr>
    </w:p>
    <w:p w14:paraId="3928EF9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69.</w:t>
      </w:r>
      <w:r w:rsidRPr="00F91AD6">
        <w:tab/>
        <w:t>Abuín-Fernández J, Pérez-del Río V, García-Olivares M, Porras-Perez N, Bravo-Bardají M, García de Quevedo-Puerta D</w:t>
      </w:r>
      <w:r w:rsidRPr="00F91AD6">
        <w:rPr>
          <w:i/>
        </w:rPr>
        <w:t>, et al.</w:t>
      </w:r>
      <w:r w:rsidRPr="00F91AD6">
        <w:t xml:space="preserve"> Nutritional assessment in fragility hip fracture. </w:t>
      </w:r>
      <w:r w:rsidRPr="00F91AD6">
        <w:rPr>
          <w:i/>
        </w:rPr>
        <w:t>Clinical Nutrition ESPEN</w:t>
      </w:r>
      <w:r w:rsidRPr="00F91AD6">
        <w:t xml:space="preserve"> 2020;</w:t>
      </w:r>
      <w:r w:rsidRPr="00F91AD6">
        <w:rPr>
          <w:b/>
        </w:rPr>
        <w:t>40:</w:t>
      </w:r>
      <w:r w:rsidRPr="00F91AD6">
        <w:t xml:space="preserve"> 474.</w:t>
      </w:r>
    </w:p>
    <w:p w14:paraId="1E994997" w14:textId="77777777" w:rsidR="00F91AD6" w:rsidRPr="00F91AD6" w:rsidRDefault="00F91AD6" w:rsidP="00F91AD6">
      <w:pPr>
        <w:pStyle w:val="EndNoteBibliography"/>
      </w:pPr>
    </w:p>
    <w:p w14:paraId="3F48204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0.</w:t>
      </w:r>
      <w:r w:rsidRPr="00F91AD6">
        <w:tab/>
        <w:t>Anghel D, Otlocan L, Negru MM, Busuioc E, Bursuc R, Smedescu V</w:t>
      </w:r>
      <w:r w:rsidRPr="00F91AD6">
        <w:rPr>
          <w:i/>
        </w:rPr>
        <w:t>, et al.</w:t>
      </w:r>
      <w:r w:rsidRPr="00F91AD6">
        <w:t xml:space="preserve"> Fracture risk assessment (FRAX) in patients with rheumatoid arthritis in therapy with anti-TNFα. </w:t>
      </w:r>
      <w:r w:rsidRPr="00F91AD6">
        <w:rPr>
          <w:i/>
        </w:rPr>
        <w:t>Osteoporosis International</w:t>
      </w:r>
      <w:r w:rsidRPr="00F91AD6">
        <w:t xml:space="preserve"> 2019;</w:t>
      </w:r>
      <w:r w:rsidRPr="00F91AD6">
        <w:rPr>
          <w:b/>
        </w:rPr>
        <w:t>30:</w:t>
      </w:r>
      <w:r w:rsidRPr="00F91AD6">
        <w:t xml:space="preserve"> S400.</w:t>
      </w:r>
    </w:p>
    <w:p w14:paraId="30D25EEA" w14:textId="77777777" w:rsidR="00F91AD6" w:rsidRPr="00F91AD6" w:rsidRDefault="00F91AD6" w:rsidP="00F91AD6">
      <w:pPr>
        <w:pStyle w:val="EndNoteBibliography"/>
      </w:pPr>
    </w:p>
    <w:p w14:paraId="5D4818F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1.</w:t>
      </w:r>
      <w:r w:rsidRPr="00F91AD6">
        <w:tab/>
        <w:t xml:space="preserve">Anthony CA, Bedard NA, Duchman KR, Pugely AJ, Gao Y, Callaghan JJ. Hip fractures treated with total hip arthroplasty: Incidence and risk factors for surgical delay. </w:t>
      </w:r>
      <w:r w:rsidRPr="00F91AD6">
        <w:rPr>
          <w:i/>
        </w:rPr>
        <w:t>Journal of Orthopaedic Research</w:t>
      </w:r>
      <w:r w:rsidRPr="00F91AD6">
        <w:t xml:space="preserve"> 2017;</w:t>
      </w:r>
      <w:r w:rsidRPr="00F91AD6">
        <w:rPr>
          <w:b/>
        </w:rPr>
        <w:t>35</w:t>
      </w:r>
      <w:r w:rsidRPr="00F91AD6">
        <w:t>.</w:t>
      </w:r>
    </w:p>
    <w:p w14:paraId="72614AD7" w14:textId="77777777" w:rsidR="00F91AD6" w:rsidRPr="00F91AD6" w:rsidRDefault="00F91AD6" w:rsidP="00F91AD6">
      <w:pPr>
        <w:pStyle w:val="EndNoteBibliography"/>
      </w:pPr>
    </w:p>
    <w:p w14:paraId="5CBAA75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2.</w:t>
      </w:r>
      <w:r w:rsidRPr="00F91AD6">
        <w:tab/>
        <w:t>Arkley J, Taher S, Dixon J, Dietz-Collin G, Wales S, Wilson F</w:t>
      </w:r>
      <w:r w:rsidRPr="00F91AD6">
        <w:rPr>
          <w:i/>
        </w:rPr>
        <w:t>, et al.</w:t>
      </w:r>
      <w:r w:rsidRPr="00F91AD6">
        <w:t xml:space="preserve"> Too Cool? Hip Fracture Care and Maintaining Body Temperature. </w:t>
      </w:r>
      <w:r w:rsidRPr="00F91AD6">
        <w:rPr>
          <w:i/>
        </w:rPr>
        <w:t>Geriatr Orthop Surg Rehabil</w:t>
      </w:r>
      <w:r w:rsidRPr="00F91AD6">
        <w:t xml:space="preserve"> 2020;</w:t>
      </w:r>
      <w:r w:rsidRPr="00F91AD6">
        <w:rPr>
          <w:b/>
        </w:rPr>
        <w:t>11:</w:t>
      </w:r>
      <w:r w:rsidRPr="00F91AD6">
        <w:t xml:space="preserve"> 2151459320949478.</w:t>
      </w:r>
    </w:p>
    <w:p w14:paraId="0E6917D0" w14:textId="77777777" w:rsidR="00F91AD6" w:rsidRPr="00F91AD6" w:rsidRDefault="00F91AD6" w:rsidP="00F91AD6">
      <w:pPr>
        <w:pStyle w:val="EndNoteBibliography"/>
      </w:pPr>
    </w:p>
    <w:p w14:paraId="069DA18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3.</w:t>
      </w:r>
      <w:r w:rsidRPr="00F91AD6">
        <w:tab/>
        <w:t>Arshi A, Lai WC, Iglesias BC, McPherson EJ, Zeegen EN, Stavrakis AI</w:t>
      </w:r>
      <w:r w:rsidRPr="00F91AD6">
        <w:rPr>
          <w:i/>
        </w:rPr>
        <w:t>, et al.</w:t>
      </w:r>
      <w:r w:rsidRPr="00F91AD6">
        <w:t xml:space="preserve"> Blood transfusion rates and predictors following geriatric hip fracture surgery. </w:t>
      </w:r>
      <w:r w:rsidRPr="00F91AD6">
        <w:rPr>
          <w:i/>
        </w:rPr>
        <w:t>Hip Int</w:t>
      </w:r>
      <w:r w:rsidRPr="00F91AD6">
        <w:t xml:space="preserve"> 2021;</w:t>
      </w:r>
      <w:r w:rsidRPr="00F91AD6">
        <w:rPr>
          <w:b/>
        </w:rPr>
        <w:t>31:</w:t>
      </w:r>
      <w:r w:rsidRPr="00F91AD6">
        <w:t xml:space="preserve"> 272-279.</w:t>
      </w:r>
    </w:p>
    <w:p w14:paraId="5F5DAA8E" w14:textId="77777777" w:rsidR="00F91AD6" w:rsidRPr="00F91AD6" w:rsidRDefault="00F91AD6" w:rsidP="00F91AD6">
      <w:pPr>
        <w:pStyle w:val="EndNoteBibliography"/>
      </w:pPr>
    </w:p>
    <w:p w14:paraId="775ADFB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4.</w:t>
      </w:r>
      <w:r w:rsidRPr="00F91AD6">
        <w:tab/>
        <w:t xml:space="preserve">Atreya AR, Arora S, Brennan MJ. Hip fractures in elders nearing end of life: Is there a role for palliative surgery? </w:t>
      </w:r>
      <w:r w:rsidRPr="00F91AD6">
        <w:rPr>
          <w:i/>
        </w:rPr>
        <w:t>Journal of the American Geriatrics Society</w:t>
      </w:r>
      <w:r w:rsidRPr="00F91AD6">
        <w:t xml:space="preserve"> 2012;</w:t>
      </w:r>
      <w:r w:rsidRPr="00F91AD6">
        <w:rPr>
          <w:b/>
        </w:rPr>
        <w:t>60:</w:t>
      </w:r>
      <w:r w:rsidRPr="00F91AD6">
        <w:t xml:space="preserve"> S136-S137.</w:t>
      </w:r>
    </w:p>
    <w:p w14:paraId="33738D38" w14:textId="77777777" w:rsidR="00F91AD6" w:rsidRPr="00F91AD6" w:rsidRDefault="00F91AD6" w:rsidP="00F91AD6">
      <w:pPr>
        <w:pStyle w:val="EndNoteBibliography"/>
      </w:pPr>
    </w:p>
    <w:p w14:paraId="7EC6EF4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5.</w:t>
      </w:r>
      <w:r w:rsidRPr="00F91AD6">
        <w:tab/>
        <w:t xml:space="preserve">Bell JJ, Bauer JD, Capra S, Pulle CR. Concurrent and predictive evaluation of malnutrition diagnostic measures in acute hip fracture inpatients. </w:t>
      </w:r>
      <w:r w:rsidRPr="00F91AD6">
        <w:rPr>
          <w:i/>
        </w:rPr>
        <w:t>Clinical Nutrition</w:t>
      </w:r>
      <w:r w:rsidRPr="00F91AD6">
        <w:t xml:space="preserve"> 2013;</w:t>
      </w:r>
      <w:r w:rsidRPr="00F91AD6">
        <w:rPr>
          <w:b/>
        </w:rPr>
        <w:t>32:</w:t>
      </w:r>
      <w:r w:rsidRPr="00F91AD6">
        <w:t xml:space="preserve"> S74.</w:t>
      </w:r>
    </w:p>
    <w:p w14:paraId="31B942B1" w14:textId="77777777" w:rsidR="00F91AD6" w:rsidRPr="00F91AD6" w:rsidRDefault="00F91AD6" w:rsidP="00F91AD6">
      <w:pPr>
        <w:pStyle w:val="EndNoteBibliography"/>
      </w:pPr>
    </w:p>
    <w:p w14:paraId="39608FE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6.</w:t>
      </w:r>
      <w:r w:rsidRPr="00F91AD6">
        <w:tab/>
        <w:t xml:space="preserve">Bell JJ, Bauer JD, Capra S, Pulle RC. Concurrent and predictive evaluation of malnutrition diagnostic measures in hip fracture inpatients: a diagnostic accuracy study. </w:t>
      </w:r>
      <w:r w:rsidRPr="00F91AD6">
        <w:rPr>
          <w:i/>
        </w:rPr>
        <w:t>Eur J Clin Nutr</w:t>
      </w:r>
      <w:r w:rsidRPr="00F91AD6">
        <w:t xml:space="preserve"> 2014;</w:t>
      </w:r>
      <w:r w:rsidRPr="00F91AD6">
        <w:rPr>
          <w:b/>
        </w:rPr>
        <w:t>68:</w:t>
      </w:r>
      <w:r w:rsidRPr="00F91AD6">
        <w:t xml:space="preserve"> 358-362.</w:t>
      </w:r>
    </w:p>
    <w:p w14:paraId="32B444B0" w14:textId="77777777" w:rsidR="00F91AD6" w:rsidRPr="00F91AD6" w:rsidRDefault="00F91AD6" w:rsidP="00F91AD6">
      <w:pPr>
        <w:pStyle w:val="EndNoteBibliography"/>
      </w:pPr>
    </w:p>
    <w:p w14:paraId="4208303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7.</w:t>
      </w:r>
      <w:r w:rsidRPr="00F91AD6">
        <w:tab/>
        <w:t xml:space="preserve">Binkley N, Hare K, Krueger D, Borchardt G, Anderson P. Periprosthetic fractures: The next osteoporosis crisis. </w:t>
      </w:r>
      <w:r w:rsidRPr="00F91AD6">
        <w:rPr>
          <w:i/>
        </w:rPr>
        <w:t>Journal of Bone and Mineral Research</w:t>
      </w:r>
      <w:r w:rsidRPr="00F91AD6">
        <w:t xml:space="preserve"> 2019;</w:t>
      </w:r>
      <w:r w:rsidRPr="00F91AD6">
        <w:rPr>
          <w:b/>
        </w:rPr>
        <w:t>34:</w:t>
      </w:r>
      <w:r w:rsidRPr="00F91AD6">
        <w:t xml:space="preserve"> 248.</w:t>
      </w:r>
    </w:p>
    <w:p w14:paraId="2F4107C8" w14:textId="77777777" w:rsidR="00F91AD6" w:rsidRPr="00F91AD6" w:rsidRDefault="00F91AD6" w:rsidP="00F91AD6">
      <w:pPr>
        <w:pStyle w:val="EndNoteBibliography"/>
      </w:pPr>
    </w:p>
    <w:p w14:paraId="0C1AF41B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8.</w:t>
      </w:r>
      <w:r w:rsidRPr="00F91AD6">
        <w:tab/>
        <w:t>Boutin R, Bamrungchart S, Bateni C, Beavers K, Beavers D, Meehan J</w:t>
      </w:r>
      <w:r w:rsidRPr="00F91AD6">
        <w:rPr>
          <w:i/>
        </w:rPr>
        <w:t>, et al.</w:t>
      </w:r>
      <w:r w:rsidRPr="00F91AD6">
        <w:t xml:space="preserve"> CT of hip fracture patients: Canmuscle size&amp; attenuation predict clinical outcomes? </w:t>
      </w:r>
      <w:r w:rsidRPr="00F91AD6">
        <w:rPr>
          <w:i/>
        </w:rPr>
        <w:t>Skeletal Radiology</w:t>
      </w:r>
      <w:r w:rsidRPr="00F91AD6">
        <w:t xml:space="preserve"> 2016;</w:t>
      </w:r>
      <w:r w:rsidRPr="00F91AD6">
        <w:rPr>
          <w:b/>
        </w:rPr>
        <w:t>45:</w:t>
      </w:r>
      <w:r w:rsidRPr="00F91AD6">
        <w:t xml:space="preserve"> 1167-1168.</w:t>
      </w:r>
    </w:p>
    <w:p w14:paraId="60DA4D6C" w14:textId="77777777" w:rsidR="00F91AD6" w:rsidRPr="00F91AD6" w:rsidRDefault="00F91AD6" w:rsidP="00F91AD6">
      <w:pPr>
        <w:pStyle w:val="EndNoteBibliography"/>
      </w:pPr>
    </w:p>
    <w:p w14:paraId="109F171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79.</w:t>
      </w:r>
      <w:r w:rsidRPr="00F91AD6">
        <w:tab/>
        <w:t>Catania P, Passaretti D, Montemurro G, Ripanti S, Carbone S, Candela V</w:t>
      </w:r>
      <w:r w:rsidRPr="00F91AD6">
        <w:rPr>
          <w:i/>
        </w:rPr>
        <w:t>, et al.</w:t>
      </w:r>
      <w:r w:rsidRPr="00F91AD6">
        <w:t xml:space="preserve"> Intramedullary nailing for pertrochanteric fractures of proximal femur: a consecutive series of 323 patients treated with two devices. </w:t>
      </w:r>
      <w:r w:rsidRPr="00F91AD6">
        <w:rPr>
          <w:i/>
        </w:rPr>
        <w:t>J Orthop Surg Res</w:t>
      </w:r>
      <w:r w:rsidRPr="00F91AD6">
        <w:t xml:space="preserve"> 2019;</w:t>
      </w:r>
      <w:r w:rsidRPr="00F91AD6">
        <w:rPr>
          <w:b/>
        </w:rPr>
        <w:t>14:</w:t>
      </w:r>
      <w:r w:rsidRPr="00F91AD6">
        <w:t xml:space="preserve"> 449.</w:t>
      </w:r>
    </w:p>
    <w:p w14:paraId="014F2754" w14:textId="77777777" w:rsidR="00F91AD6" w:rsidRPr="00F91AD6" w:rsidRDefault="00F91AD6" w:rsidP="00F91AD6">
      <w:pPr>
        <w:pStyle w:val="EndNoteBibliography"/>
      </w:pPr>
    </w:p>
    <w:p w14:paraId="0895910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0.</w:t>
      </w:r>
      <w:r w:rsidRPr="00F91AD6">
        <w:tab/>
        <w:t xml:space="preserve">Chandran M, Tay D, Huang XF, Hao Y. The burden of inpatient care for diabetic and non-diabetic patients with osteoporotic hip fractures—does it differ? An analysis of patients recruited into a </w:t>
      </w:r>
      <w:r w:rsidRPr="00F91AD6">
        <w:lastRenderedPageBreak/>
        <w:t xml:space="preserve">fracture liaison service in Southeast Asia. </w:t>
      </w:r>
      <w:r w:rsidRPr="00F91AD6">
        <w:rPr>
          <w:i/>
        </w:rPr>
        <w:t>Archives of Osteoporosis</w:t>
      </w:r>
      <w:r w:rsidRPr="00F91AD6">
        <w:t xml:space="preserve"> 2018;</w:t>
      </w:r>
      <w:r w:rsidRPr="00F91AD6">
        <w:rPr>
          <w:b/>
        </w:rPr>
        <w:t>13</w:t>
      </w:r>
      <w:r w:rsidRPr="00F91AD6">
        <w:t>.</w:t>
      </w:r>
    </w:p>
    <w:p w14:paraId="75A61043" w14:textId="77777777" w:rsidR="00F91AD6" w:rsidRPr="00F91AD6" w:rsidRDefault="00F91AD6" w:rsidP="00F91AD6">
      <w:pPr>
        <w:pStyle w:val="EndNoteBibliography"/>
      </w:pPr>
    </w:p>
    <w:p w14:paraId="0E5F94F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1.</w:t>
      </w:r>
      <w:r w:rsidRPr="00F91AD6">
        <w:tab/>
        <w:t>Chang CD, Wu JS, Mhuircheartaigh JN, Hochman MG, Rodriguez EK, Appleton PT</w:t>
      </w:r>
      <w:r w:rsidRPr="00F91AD6">
        <w:rPr>
          <w:i/>
        </w:rPr>
        <w:t>, et al.</w:t>
      </w:r>
      <w:r w:rsidRPr="00F91AD6">
        <w:t xml:space="preserve"> Effect of sarcopenia on clinical and surgical outcome in elderly patients with proximal femur fractures. </w:t>
      </w:r>
      <w:r w:rsidRPr="00F91AD6">
        <w:rPr>
          <w:i/>
        </w:rPr>
        <w:t>Skeletal Radiol</w:t>
      </w:r>
      <w:r w:rsidRPr="00F91AD6">
        <w:t xml:space="preserve"> 2018;</w:t>
      </w:r>
      <w:r w:rsidRPr="00F91AD6">
        <w:rPr>
          <w:b/>
        </w:rPr>
        <w:t>47:</w:t>
      </w:r>
      <w:r w:rsidRPr="00F91AD6">
        <w:t xml:space="preserve"> 771-777.</w:t>
      </w:r>
    </w:p>
    <w:p w14:paraId="22BD1081" w14:textId="77777777" w:rsidR="00F91AD6" w:rsidRPr="00F91AD6" w:rsidRDefault="00F91AD6" w:rsidP="00F91AD6">
      <w:pPr>
        <w:pStyle w:val="EndNoteBibliography"/>
      </w:pPr>
    </w:p>
    <w:p w14:paraId="2DD6790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2.</w:t>
      </w:r>
      <w:r w:rsidRPr="00F91AD6">
        <w:tab/>
        <w:t>Chen S, Jain M, Jhangiani S, Akdemir ZC, Campeau PM, Klein RF</w:t>
      </w:r>
      <w:r w:rsidRPr="00F91AD6">
        <w:rPr>
          <w:i/>
        </w:rPr>
        <w:t>, et al.</w:t>
      </w:r>
      <w:r w:rsidRPr="00F91AD6">
        <w:t xml:space="preserve"> Genetic Burden Contributing to Extremely Low or High Bone Mineral Density in a Senior Male Population From the Osteoporotic Fractures in Men Study (MrOS). </w:t>
      </w:r>
      <w:r w:rsidRPr="00F91AD6">
        <w:rPr>
          <w:i/>
        </w:rPr>
        <w:t>JBMR Plus</w:t>
      </w:r>
      <w:r w:rsidRPr="00F91AD6">
        <w:t xml:space="preserve"> 2020;</w:t>
      </w:r>
      <w:r w:rsidRPr="00F91AD6">
        <w:rPr>
          <w:b/>
        </w:rPr>
        <w:t>4:</w:t>
      </w:r>
      <w:r w:rsidRPr="00F91AD6">
        <w:t xml:space="preserve"> e10335.</w:t>
      </w:r>
    </w:p>
    <w:p w14:paraId="19796220" w14:textId="77777777" w:rsidR="00F91AD6" w:rsidRPr="00F91AD6" w:rsidRDefault="00F91AD6" w:rsidP="00F91AD6">
      <w:pPr>
        <w:pStyle w:val="EndNoteBibliography"/>
      </w:pPr>
    </w:p>
    <w:p w14:paraId="1754BEC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3.</w:t>
      </w:r>
      <w:r w:rsidRPr="00F91AD6">
        <w:tab/>
        <w:t xml:space="preserve">Chen Sr YC. Pre-operative magnetic resonance imaging can help in predicting two-year readmission in acute severe osteoporotic vertebral fracture after vertebroplasty vertebroplasty. </w:t>
      </w:r>
      <w:r w:rsidRPr="00F91AD6">
        <w:rPr>
          <w:i/>
        </w:rPr>
        <w:t>Arthritis and Rheumatology</w:t>
      </w:r>
      <w:r w:rsidRPr="00F91AD6">
        <w:t xml:space="preserve"> 2016;</w:t>
      </w:r>
      <w:r w:rsidRPr="00F91AD6">
        <w:rPr>
          <w:b/>
        </w:rPr>
        <w:t>68:</w:t>
      </w:r>
      <w:r w:rsidRPr="00F91AD6">
        <w:t xml:space="preserve"> 445-447.</w:t>
      </w:r>
    </w:p>
    <w:p w14:paraId="7D077F7F" w14:textId="77777777" w:rsidR="00F91AD6" w:rsidRPr="00F91AD6" w:rsidRDefault="00F91AD6" w:rsidP="00F91AD6">
      <w:pPr>
        <w:pStyle w:val="EndNoteBibliography"/>
      </w:pPr>
    </w:p>
    <w:p w14:paraId="2CBA8D1C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4.</w:t>
      </w:r>
      <w:r w:rsidRPr="00F91AD6">
        <w:tab/>
        <w:t>Chen YP, Wong PK, Tsai MJ, Chang WC, Hsieh TS, Leu TH</w:t>
      </w:r>
      <w:r w:rsidRPr="00F91AD6">
        <w:rPr>
          <w:i/>
        </w:rPr>
        <w:t>, et al.</w:t>
      </w:r>
      <w:r w:rsidRPr="00F91AD6">
        <w:t xml:space="preserve"> The high prevalence of sarcopenia and its associated outcomes following hip surgery in Taiwanese geriatric patients with a hip fracture. </w:t>
      </w:r>
      <w:r w:rsidRPr="00F91AD6">
        <w:rPr>
          <w:i/>
        </w:rPr>
        <w:t>J Formos Med Assoc</w:t>
      </w:r>
      <w:r w:rsidRPr="00F91AD6">
        <w:t xml:space="preserve"> 2020;</w:t>
      </w:r>
      <w:r w:rsidRPr="00F91AD6">
        <w:rPr>
          <w:b/>
        </w:rPr>
        <w:t>119:</w:t>
      </w:r>
      <w:r w:rsidRPr="00F91AD6">
        <w:t xml:space="preserve"> 1807-1816.</w:t>
      </w:r>
    </w:p>
    <w:p w14:paraId="7F7F24F6" w14:textId="77777777" w:rsidR="00F91AD6" w:rsidRPr="00F91AD6" w:rsidRDefault="00F91AD6" w:rsidP="00F91AD6">
      <w:pPr>
        <w:pStyle w:val="EndNoteBibliography"/>
      </w:pPr>
    </w:p>
    <w:p w14:paraId="29E1C977" w14:textId="1E63BC9A" w:rsidR="00F91AD6" w:rsidRPr="00F91AD6" w:rsidRDefault="00F91AD6" w:rsidP="00F91AD6">
      <w:pPr>
        <w:pStyle w:val="EndNoteBibliography"/>
        <w:ind w:left="720" w:hanging="720"/>
      </w:pPr>
      <w:r w:rsidRPr="00F91AD6">
        <w:t>85.</w:t>
      </w:r>
      <w:r w:rsidRPr="00F91AD6">
        <w:tab/>
        <w:t>ChiCtr. A randomized controlled trial for the efficacy of early analgesia by continuous fascia block under ultrasound guidance for elderly patients with hip fracture. 2018.</w:t>
      </w:r>
    </w:p>
    <w:p w14:paraId="0C093D2A" w14:textId="77777777" w:rsidR="00F91AD6" w:rsidRPr="00F91AD6" w:rsidRDefault="00F91AD6" w:rsidP="00F91AD6">
      <w:pPr>
        <w:pStyle w:val="EndNoteBibliography"/>
      </w:pPr>
    </w:p>
    <w:p w14:paraId="39EC459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6.</w:t>
      </w:r>
      <w:r w:rsidRPr="00F91AD6">
        <w:tab/>
        <w:t>Crawford ZT, Southam B, Matar R, Avilucea FR, Bowers K, Altaye M</w:t>
      </w:r>
      <w:r w:rsidRPr="00F91AD6">
        <w:rPr>
          <w:i/>
        </w:rPr>
        <w:t>, et al.</w:t>
      </w:r>
      <w:r w:rsidRPr="00F91AD6">
        <w:t xml:space="preserve"> A Nomogram for Predicting 30-day Mortality in Elderly Patients Undergoing Hemiarthroplasty for Femoral Neck Fractures. </w:t>
      </w:r>
      <w:r w:rsidRPr="00F91AD6">
        <w:rPr>
          <w:i/>
        </w:rPr>
        <w:t>Geriatr Orthop Surg Rehabil</w:t>
      </w:r>
      <w:r w:rsidRPr="00F91AD6">
        <w:t xml:space="preserve"> 2020;</w:t>
      </w:r>
      <w:r w:rsidRPr="00F91AD6">
        <w:rPr>
          <w:b/>
        </w:rPr>
        <w:t>11:</w:t>
      </w:r>
      <w:r w:rsidRPr="00F91AD6">
        <w:t xml:space="preserve"> 2151459320960087.</w:t>
      </w:r>
    </w:p>
    <w:p w14:paraId="45D5A4FB" w14:textId="77777777" w:rsidR="00F91AD6" w:rsidRPr="00F91AD6" w:rsidRDefault="00F91AD6" w:rsidP="00F91AD6">
      <w:pPr>
        <w:pStyle w:val="EndNoteBibliography"/>
      </w:pPr>
    </w:p>
    <w:p w14:paraId="1FA18C7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7.</w:t>
      </w:r>
      <w:r w:rsidRPr="00F91AD6">
        <w:tab/>
        <w:t xml:space="preserve">Del Rosario Evangelista Cabrera L, Lueje Alonso E, Garay Airaghi V, Fernández Arana L, Mora Fernández J. Handgrip strength as a predictor of functional recovery in elderly patients with hip fracture. </w:t>
      </w:r>
      <w:r w:rsidRPr="00F91AD6">
        <w:rPr>
          <w:i/>
        </w:rPr>
        <w:t>European Geriatric Medicine</w:t>
      </w:r>
      <w:r w:rsidRPr="00F91AD6">
        <w:t xml:space="preserve"> 2017;</w:t>
      </w:r>
      <w:r w:rsidRPr="00F91AD6">
        <w:rPr>
          <w:b/>
        </w:rPr>
        <w:t>8:</w:t>
      </w:r>
      <w:r w:rsidRPr="00F91AD6">
        <w:t xml:space="preserve"> S103-S104.</w:t>
      </w:r>
    </w:p>
    <w:p w14:paraId="79211A8D" w14:textId="77777777" w:rsidR="00F91AD6" w:rsidRPr="00F91AD6" w:rsidRDefault="00F91AD6" w:rsidP="00F91AD6">
      <w:pPr>
        <w:pStyle w:val="EndNoteBibliography"/>
      </w:pPr>
    </w:p>
    <w:p w14:paraId="5E59C93B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8.</w:t>
      </w:r>
      <w:r w:rsidRPr="00F91AD6">
        <w:tab/>
        <w:t xml:space="preserve">Evangelista L, Cuesta F, Matía P, Fernández L, Garay V, Mora J. Sarcopenia and nutritional status in elderly patients with fragility hip fracture. </w:t>
      </w:r>
      <w:r w:rsidRPr="00F91AD6">
        <w:rPr>
          <w:i/>
        </w:rPr>
        <w:t>European Geriatric Medicine</w:t>
      </w:r>
      <w:r w:rsidRPr="00F91AD6">
        <w:t xml:space="preserve"> 2016;</w:t>
      </w:r>
      <w:r w:rsidRPr="00F91AD6">
        <w:rPr>
          <w:b/>
        </w:rPr>
        <w:t>7:</w:t>
      </w:r>
      <w:r w:rsidRPr="00F91AD6">
        <w:t xml:space="preserve"> S118.</w:t>
      </w:r>
    </w:p>
    <w:p w14:paraId="03163F95" w14:textId="77777777" w:rsidR="00F91AD6" w:rsidRPr="00F91AD6" w:rsidRDefault="00F91AD6" w:rsidP="00F91AD6">
      <w:pPr>
        <w:pStyle w:val="EndNoteBibliography"/>
      </w:pPr>
    </w:p>
    <w:p w14:paraId="570080B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89.</w:t>
      </w:r>
      <w:r w:rsidRPr="00F91AD6">
        <w:tab/>
        <w:t xml:space="preserve">Fakler JK, Grafe A, Dinger J, Josten C, Aust G. Perioperative risk factors in patients with a femoral neck fracture - influence of 25-hydroxyvitamin D and C-reactive protein on postoperative medical complications and 1-year mortality. </w:t>
      </w:r>
      <w:r w:rsidRPr="00F91AD6">
        <w:rPr>
          <w:i/>
        </w:rPr>
        <w:t>BMC Musculoskelet Disord</w:t>
      </w:r>
      <w:r w:rsidRPr="00F91AD6">
        <w:t xml:space="preserve"> 2016;</w:t>
      </w:r>
      <w:r w:rsidRPr="00F91AD6">
        <w:rPr>
          <w:b/>
        </w:rPr>
        <w:t>17:</w:t>
      </w:r>
      <w:r w:rsidRPr="00F91AD6">
        <w:t xml:space="preserve"> 51.</w:t>
      </w:r>
    </w:p>
    <w:p w14:paraId="31ED1AA8" w14:textId="77777777" w:rsidR="00F91AD6" w:rsidRPr="00F91AD6" w:rsidRDefault="00F91AD6" w:rsidP="00F91AD6">
      <w:pPr>
        <w:pStyle w:val="EndNoteBibliography"/>
      </w:pPr>
    </w:p>
    <w:p w14:paraId="5FA4B3E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0.</w:t>
      </w:r>
      <w:r w:rsidRPr="00F91AD6">
        <w:tab/>
        <w:t xml:space="preserve">Fakler JKM, Grafe A, Dinger J, Josten C, Aust G. Perioperative risk factors in patients with a femoral neck fracture - Influence of 25-hydroxyvitamin D and C-reactive protein on postoperative medical complications and 1-year mortality Epidemiology of musculoskeletal disorders. </w:t>
      </w:r>
      <w:r w:rsidRPr="00F91AD6">
        <w:rPr>
          <w:i/>
        </w:rPr>
        <w:t>BMC Musculoskelet Disord</w:t>
      </w:r>
      <w:r w:rsidRPr="00F91AD6">
        <w:t xml:space="preserve"> 2016;</w:t>
      </w:r>
      <w:r w:rsidRPr="00F91AD6">
        <w:rPr>
          <w:b/>
        </w:rPr>
        <w:t>17</w:t>
      </w:r>
      <w:r w:rsidRPr="00F91AD6">
        <w:t>.</w:t>
      </w:r>
    </w:p>
    <w:p w14:paraId="414DCF65" w14:textId="77777777" w:rsidR="00F91AD6" w:rsidRPr="00F91AD6" w:rsidRDefault="00F91AD6" w:rsidP="00F91AD6">
      <w:pPr>
        <w:pStyle w:val="EndNoteBibliography"/>
      </w:pPr>
    </w:p>
    <w:p w14:paraId="44310AF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1.</w:t>
      </w:r>
      <w:r w:rsidRPr="00F91AD6">
        <w:tab/>
        <w:t>Gibbs VN, McCulloch RA, Dhiman P, McGill A, Taylor AH, Palmer AJR</w:t>
      </w:r>
      <w:r w:rsidRPr="00F91AD6">
        <w:rPr>
          <w:i/>
        </w:rPr>
        <w:t>, et al.</w:t>
      </w:r>
      <w:r w:rsidRPr="00F91AD6">
        <w:t xml:space="preserve"> Modifiable risk factors for </w:t>
      </w:r>
      <w:r w:rsidRPr="00F91AD6">
        <w:lastRenderedPageBreak/>
        <w:t xml:space="preserve">mortality in revision total hip arthroplasty for periprosthetic fracture. </w:t>
      </w:r>
      <w:r w:rsidRPr="00F91AD6">
        <w:rPr>
          <w:i/>
        </w:rPr>
        <w:t>Bone Joint J</w:t>
      </w:r>
      <w:r w:rsidRPr="00F91AD6">
        <w:t xml:space="preserve"> 2020;</w:t>
      </w:r>
      <w:r w:rsidRPr="00F91AD6">
        <w:rPr>
          <w:b/>
        </w:rPr>
        <w:t>102-b:</w:t>
      </w:r>
      <w:r w:rsidRPr="00F91AD6">
        <w:t xml:space="preserve"> 580-585.</w:t>
      </w:r>
    </w:p>
    <w:p w14:paraId="4096818D" w14:textId="77777777" w:rsidR="00F91AD6" w:rsidRPr="00F91AD6" w:rsidRDefault="00F91AD6" w:rsidP="00F91AD6">
      <w:pPr>
        <w:pStyle w:val="EndNoteBibliography"/>
      </w:pPr>
    </w:p>
    <w:p w14:paraId="3A93A6A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2.</w:t>
      </w:r>
      <w:r w:rsidRPr="00F91AD6">
        <w:tab/>
        <w:t xml:space="preserve">Hansson S, Nemes S, Kärrholm J, Rogmark C. Reduced risk of reoperation after treatment of femoral neck fractures with total hip arthroplasty. </w:t>
      </w:r>
      <w:r w:rsidRPr="00F91AD6">
        <w:rPr>
          <w:i/>
        </w:rPr>
        <w:t>Acta Orthop</w:t>
      </w:r>
      <w:r w:rsidRPr="00F91AD6">
        <w:t xml:space="preserve"> 2017;</w:t>
      </w:r>
      <w:r w:rsidRPr="00F91AD6">
        <w:rPr>
          <w:b/>
        </w:rPr>
        <w:t>88:</w:t>
      </w:r>
      <w:r w:rsidRPr="00F91AD6">
        <w:t xml:space="preserve"> 500-504.</w:t>
      </w:r>
    </w:p>
    <w:p w14:paraId="781B4CA3" w14:textId="77777777" w:rsidR="00F91AD6" w:rsidRPr="00F91AD6" w:rsidRDefault="00F91AD6" w:rsidP="00F91AD6">
      <w:pPr>
        <w:pStyle w:val="EndNoteBibliography"/>
      </w:pPr>
    </w:p>
    <w:p w14:paraId="4A7EB7F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3.</w:t>
      </w:r>
      <w:r w:rsidRPr="00F91AD6">
        <w:tab/>
        <w:t xml:space="preserve">Hao L, Carson JL, Schlussel Y, Noveck H, Shapses SA. Vitamin D deficiency is associated with reduced mobility after hip fracture surgery: a prospective study. </w:t>
      </w:r>
      <w:r w:rsidRPr="00F91AD6">
        <w:rPr>
          <w:i/>
        </w:rPr>
        <w:t>Am J Clin Nutr</w:t>
      </w:r>
      <w:r w:rsidRPr="00F91AD6">
        <w:t xml:space="preserve"> 2020;</w:t>
      </w:r>
      <w:r w:rsidRPr="00F91AD6">
        <w:rPr>
          <w:b/>
        </w:rPr>
        <w:t>112:</w:t>
      </w:r>
      <w:r w:rsidRPr="00F91AD6">
        <w:t xml:space="preserve"> 613-618.</w:t>
      </w:r>
    </w:p>
    <w:p w14:paraId="61E0D9F6" w14:textId="77777777" w:rsidR="00F91AD6" w:rsidRPr="00F91AD6" w:rsidRDefault="00F91AD6" w:rsidP="00F91AD6">
      <w:pPr>
        <w:pStyle w:val="EndNoteBibliography"/>
      </w:pPr>
    </w:p>
    <w:p w14:paraId="222F6F5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4.</w:t>
      </w:r>
      <w:r w:rsidRPr="00F91AD6">
        <w:tab/>
        <w:t xml:space="preserve">Hassan BK, Sahlström A, Dessau RB. Risk factors for renal dysfunction after total hip joint replacement; a retrospective cohort study. </w:t>
      </w:r>
      <w:r w:rsidRPr="00F91AD6">
        <w:rPr>
          <w:i/>
        </w:rPr>
        <w:t>J Orthop Surg Res</w:t>
      </w:r>
      <w:r w:rsidRPr="00F91AD6">
        <w:t xml:space="preserve"> 2015;</w:t>
      </w:r>
      <w:r w:rsidRPr="00F91AD6">
        <w:rPr>
          <w:b/>
        </w:rPr>
        <w:t>10:</w:t>
      </w:r>
      <w:r w:rsidRPr="00F91AD6">
        <w:t xml:space="preserve"> 158.</w:t>
      </w:r>
    </w:p>
    <w:p w14:paraId="6F89AB40" w14:textId="77777777" w:rsidR="00F91AD6" w:rsidRPr="00F91AD6" w:rsidRDefault="00F91AD6" w:rsidP="00F91AD6">
      <w:pPr>
        <w:pStyle w:val="EndNoteBibliography"/>
      </w:pPr>
    </w:p>
    <w:p w14:paraId="0F5D065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5.</w:t>
      </w:r>
      <w:r w:rsidRPr="00F91AD6">
        <w:tab/>
        <w:t>Hoyos R, González-Montalvo JI, Alarcón T, Pallardo B, Gotor P, Otero A</w:t>
      </w:r>
      <w:r w:rsidRPr="00F91AD6">
        <w:rPr>
          <w:i/>
        </w:rPr>
        <w:t>, et al.</w:t>
      </w:r>
      <w:r w:rsidRPr="00F91AD6">
        <w:t xml:space="preserve"> Comparison of two European Working Group on Sarcopenia in Older People (EWGSOP) handgrip strength cutoffs on a series of acute hip fracture patients. </w:t>
      </w:r>
      <w:r w:rsidRPr="00F91AD6">
        <w:rPr>
          <w:i/>
        </w:rPr>
        <w:t>European Geriatric Medicine</w:t>
      </w:r>
      <w:r w:rsidRPr="00F91AD6">
        <w:t xml:space="preserve"> 2013;</w:t>
      </w:r>
      <w:r w:rsidRPr="00F91AD6">
        <w:rPr>
          <w:b/>
        </w:rPr>
        <w:t>4:</w:t>
      </w:r>
      <w:r w:rsidRPr="00F91AD6">
        <w:t xml:space="preserve"> S57.</w:t>
      </w:r>
    </w:p>
    <w:p w14:paraId="0C00E8C0" w14:textId="77777777" w:rsidR="00F91AD6" w:rsidRPr="00F91AD6" w:rsidRDefault="00F91AD6" w:rsidP="00F91AD6">
      <w:pPr>
        <w:pStyle w:val="EndNoteBibliography"/>
      </w:pPr>
    </w:p>
    <w:p w14:paraId="501DAB1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6.</w:t>
      </w:r>
      <w:r w:rsidRPr="00F91AD6">
        <w:tab/>
        <w:t xml:space="preserve">Irgit K, Richard RD, Cornelius A, Bowen TR, Andreychik CM, Horwitz DS. Osteosynthesis compared to hemiarhro plasty for osteoporotic, undisplaced and stable femoral neck fractures. </w:t>
      </w:r>
      <w:r w:rsidRPr="00F91AD6">
        <w:rPr>
          <w:i/>
        </w:rPr>
        <w:t>Osteoporosis International</w:t>
      </w:r>
      <w:r w:rsidRPr="00F91AD6">
        <w:t xml:space="preserve"> 2013;</w:t>
      </w:r>
      <w:r w:rsidRPr="00F91AD6">
        <w:rPr>
          <w:b/>
        </w:rPr>
        <w:t>24:</w:t>
      </w:r>
      <w:r w:rsidRPr="00F91AD6">
        <w:t xml:space="preserve"> S427-S428.</w:t>
      </w:r>
    </w:p>
    <w:p w14:paraId="6F59BFE3" w14:textId="77777777" w:rsidR="00F91AD6" w:rsidRPr="00F91AD6" w:rsidRDefault="00F91AD6" w:rsidP="00F91AD6">
      <w:pPr>
        <w:pStyle w:val="EndNoteBibliography"/>
      </w:pPr>
    </w:p>
    <w:p w14:paraId="2D0CD931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7.</w:t>
      </w:r>
      <w:r w:rsidRPr="00F91AD6">
        <w:tab/>
        <w:t xml:space="preserve">Jaller-Raad JJ, Jaller-Char JJ, Lechuga-Ortiz JA, Navarro-Lechuga E, Johansson H, Kanis JA. Incidence of hip fracture in Barranquilla, Colombia, and the development of a Colombian FRAX model. </w:t>
      </w:r>
      <w:r w:rsidRPr="00F91AD6">
        <w:rPr>
          <w:i/>
        </w:rPr>
        <w:t>Calcif Tissue Int</w:t>
      </w:r>
      <w:r w:rsidRPr="00F91AD6">
        <w:t xml:space="preserve"> 2013;</w:t>
      </w:r>
      <w:r w:rsidRPr="00F91AD6">
        <w:rPr>
          <w:b/>
        </w:rPr>
        <w:t>93:</w:t>
      </w:r>
      <w:r w:rsidRPr="00F91AD6">
        <w:t xml:space="preserve"> 15-22.</w:t>
      </w:r>
    </w:p>
    <w:p w14:paraId="2E218BE5" w14:textId="77777777" w:rsidR="00F91AD6" w:rsidRPr="00F91AD6" w:rsidRDefault="00F91AD6" w:rsidP="00F91AD6">
      <w:pPr>
        <w:pStyle w:val="EndNoteBibliography"/>
      </w:pPr>
    </w:p>
    <w:p w14:paraId="0D5A3AF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8.</w:t>
      </w:r>
      <w:r w:rsidRPr="00F91AD6">
        <w:tab/>
        <w:t xml:space="preserve">James H, Holte P, Kearns AE. Vitamin D deficiency in hip fracture patients: Prevalence and a quality improvement initiative to improve screening and treatment. </w:t>
      </w:r>
      <w:r w:rsidRPr="00F91AD6">
        <w:rPr>
          <w:i/>
        </w:rPr>
        <w:t>Endocrine Reviews</w:t>
      </w:r>
      <w:r w:rsidRPr="00F91AD6">
        <w:t xml:space="preserve"> 2014;</w:t>
      </w:r>
      <w:r w:rsidRPr="00F91AD6">
        <w:rPr>
          <w:b/>
        </w:rPr>
        <w:t>35</w:t>
      </w:r>
      <w:r w:rsidRPr="00F91AD6">
        <w:t>.</w:t>
      </w:r>
    </w:p>
    <w:p w14:paraId="46D92A9C" w14:textId="77777777" w:rsidR="00F91AD6" w:rsidRPr="00F91AD6" w:rsidRDefault="00F91AD6" w:rsidP="00F91AD6">
      <w:pPr>
        <w:pStyle w:val="EndNoteBibliography"/>
      </w:pPr>
    </w:p>
    <w:p w14:paraId="6FB01A8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99.</w:t>
      </w:r>
      <w:r w:rsidRPr="00F91AD6">
        <w:tab/>
        <w:t>Johansson H, Adib G, McCloskey EV, Harvey NC, Lorentzon M, Liu E</w:t>
      </w:r>
      <w:r w:rsidRPr="00F91AD6">
        <w:rPr>
          <w:i/>
        </w:rPr>
        <w:t>, et al.</w:t>
      </w:r>
      <w:r w:rsidRPr="00F91AD6">
        <w:t xml:space="preserve"> Ten-year fracture probability in syria using a surrogate model. </w:t>
      </w:r>
      <w:r w:rsidRPr="00F91AD6">
        <w:rPr>
          <w:i/>
        </w:rPr>
        <w:t>Osteoporosis International</w:t>
      </w:r>
      <w:r w:rsidRPr="00F91AD6">
        <w:t xml:space="preserve"> 2019;</w:t>
      </w:r>
      <w:r w:rsidRPr="00F91AD6">
        <w:rPr>
          <w:b/>
        </w:rPr>
        <w:t>30:</w:t>
      </w:r>
      <w:r w:rsidRPr="00F91AD6">
        <w:t xml:space="preserve"> S489.</w:t>
      </w:r>
    </w:p>
    <w:p w14:paraId="74EA142A" w14:textId="77777777" w:rsidR="00F91AD6" w:rsidRPr="00F91AD6" w:rsidRDefault="00F91AD6" w:rsidP="00F91AD6">
      <w:pPr>
        <w:pStyle w:val="EndNoteBibliography"/>
      </w:pPr>
    </w:p>
    <w:p w14:paraId="5B8E142C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0.</w:t>
      </w:r>
      <w:r w:rsidRPr="00F91AD6">
        <w:tab/>
        <w:t>Johansson H, Matijevic R, Harhaji V, McCloskey EV, Harvey NC, Lorentzon M</w:t>
      </w:r>
      <w:r w:rsidRPr="00F91AD6">
        <w:rPr>
          <w:i/>
        </w:rPr>
        <w:t>, et al.</w:t>
      </w:r>
      <w:r w:rsidRPr="00F91AD6">
        <w:t xml:space="preserve"> Ten-year fracture probability in serbia according to age and other FRAX models in the region. </w:t>
      </w:r>
      <w:r w:rsidRPr="00F91AD6">
        <w:rPr>
          <w:i/>
        </w:rPr>
        <w:t>Osteoporosis International</w:t>
      </w:r>
      <w:r w:rsidRPr="00F91AD6">
        <w:t xml:space="preserve"> 2019;</w:t>
      </w:r>
      <w:r w:rsidRPr="00F91AD6">
        <w:rPr>
          <w:b/>
        </w:rPr>
        <w:t>30:</w:t>
      </w:r>
      <w:r w:rsidRPr="00F91AD6">
        <w:t xml:space="preserve"> S489-S490.</w:t>
      </w:r>
    </w:p>
    <w:p w14:paraId="06DB76C2" w14:textId="77777777" w:rsidR="00F91AD6" w:rsidRPr="00F91AD6" w:rsidRDefault="00F91AD6" w:rsidP="00F91AD6">
      <w:pPr>
        <w:pStyle w:val="EndNoteBibliography"/>
      </w:pPr>
    </w:p>
    <w:p w14:paraId="14B54F7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1.</w:t>
      </w:r>
      <w:r w:rsidRPr="00F91AD6">
        <w:tab/>
        <w:t>Johnson KC, Bray GA, Cheskin LJ, Clark JM, Egan CM, Foreyt JP</w:t>
      </w:r>
      <w:r w:rsidRPr="00F91AD6">
        <w:rPr>
          <w:i/>
        </w:rPr>
        <w:t>, et al.</w:t>
      </w:r>
      <w:r w:rsidRPr="00F91AD6">
        <w:t xml:space="preserve"> The Effect of Intentional Weight Loss on Fracture Risk in Persons With Diabetes: Results From the Look AHEAD Randomized Clinical Trial. </w:t>
      </w:r>
      <w:r w:rsidRPr="00F91AD6">
        <w:rPr>
          <w:i/>
        </w:rPr>
        <w:t>Journal of Bone and Mineral Research</w:t>
      </w:r>
      <w:r w:rsidRPr="00F91AD6">
        <w:t xml:space="preserve"> 2017;</w:t>
      </w:r>
      <w:r w:rsidRPr="00F91AD6">
        <w:rPr>
          <w:b/>
        </w:rPr>
        <w:t>32:</w:t>
      </w:r>
      <w:r w:rsidRPr="00F91AD6">
        <w:t xml:space="preserve"> 2278-2287.</w:t>
      </w:r>
    </w:p>
    <w:p w14:paraId="0D3FB35E" w14:textId="77777777" w:rsidR="00F91AD6" w:rsidRPr="00F91AD6" w:rsidRDefault="00F91AD6" w:rsidP="00F91AD6">
      <w:pPr>
        <w:pStyle w:val="EndNoteBibliography"/>
      </w:pPr>
    </w:p>
    <w:p w14:paraId="17B5D8B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2.</w:t>
      </w:r>
      <w:r w:rsidRPr="00F91AD6">
        <w:tab/>
        <w:t xml:space="preserve">Juliebø V, Krogseth M, Neerland BE, Watne LO, Wyller TB. Delirium - a common condition associated with negative outcome in the elderly. </w:t>
      </w:r>
      <w:r w:rsidRPr="00F91AD6">
        <w:rPr>
          <w:i/>
        </w:rPr>
        <w:t>Norsk Epidemiologi</w:t>
      </w:r>
      <w:r w:rsidRPr="00F91AD6">
        <w:t xml:space="preserve"> 2012;</w:t>
      </w:r>
      <w:r w:rsidRPr="00F91AD6">
        <w:rPr>
          <w:b/>
        </w:rPr>
        <w:t>22:</w:t>
      </w:r>
      <w:r w:rsidRPr="00F91AD6">
        <w:t xml:space="preserve"> 253-260.</w:t>
      </w:r>
    </w:p>
    <w:p w14:paraId="185ABC86" w14:textId="77777777" w:rsidR="00F91AD6" w:rsidRPr="00F91AD6" w:rsidRDefault="00F91AD6" w:rsidP="00F91AD6">
      <w:pPr>
        <w:pStyle w:val="EndNoteBibliography"/>
      </w:pPr>
    </w:p>
    <w:p w14:paraId="369AB2D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3.</w:t>
      </w:r>
      <w:r w:rsidRPr="00F91AD6">
        <w:tab/>
        <w:t xml:space="preserve">Kang JH, Chung HK, Baik HW. Changes of antioxidant capacity after hip fracture in Korean elderly </w:t>
      </w:r>
      <w:r w:rsidRPr="00F91AD6">
        <w:lastRenderedPageBreak/>
        <w:t xml:space="preserve">patients. </w:t>
      </w:r>
      <w:r w:rsidRPr="00F91AD6">
        <w:rPr>
          <w:i/>
        </w:rPr>
        <w:t>Clinical Nutrition</w:t>
      </w:r>
      <w:r w:rsidRPr="00F91AD6">
        <w:t xml:space="preserve"> 2013;</w:t>
      </w:r>
      <w:r w:rsidRPr="00F91AD6">
        <w:rPr>
          <w:b/>
        </w:rPr>
        <w:t>32:</w:t>
      </w:r>
      <w:r w:rsidRPr="00F91AD6">
        <w:t xml:space="preserve"> S239.</w:t>
      </w:r>
    </w:p>
    <w:p w14:paraId="09C8B4B3" w14:textId="77777777" w:rsidR="00F91AD6" w:rsidRPr="00F91AD6" w:rsidRDefault="00F91AD6" w:rsidP="00F91AD6">
      <w:pPr>
        <w:pStyle w:val="EndNoteBibliography"/>
      </w:pPr>
    </w:p>
    <w:p w14:paraId="5BCE280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4.</w:t>
      </w:r>
      <w:r w:rsidRPr="00F91AD6">
        <w:tab/>
        <w:t xml:space="preserve">Kim ES, Kim CH. Hip fractures in patients with Parkinson's disease. </w:t>
      </w:r>
      <w:r w:rsidRPr="00F91AD6">
        <w:rPr>
          <w:i/>
        </w:rPr>
        <w:t>Journal of Parkinson's Disease</w:t>
      </w:r>
      <w:r w:rsidRPr="00F91AD6">
        <w:t xml:space="preserve"> 2019;</w:t>
      </w:r>
      <w:r w:rsidRPr="00F91AD6">
        <w:rPr>
          <w:b/>
        </w:rPr>
        <w:t>9:</w:t>
      </w:r>
      <w:r w:rsidRPr="00F91AD6">
        <w:t xml:space="preserve"> 248.</w:t>
      </w:r>
    </w:p>
    <w:p w14:paraId="7A02A94A" w14:textId="77777777" w:rsidR="00F91AD6" w:rsidRPr="00F91AD6" w:rsidRDefault="00F91AD6" w:rsidP="00F91AD6">
      <w:pPr>
        <w:pStyle w:val="EndNoteBibliography"/>
      </w:pPr>
    </w:p>
    <w:p w14:paraId="5D308B1B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5.</w:t>
      </w:r>
      <w:r w:rsidRPr="00F91AD6">
        <w:tab/>
        <w:t xml:space="preserve">Lambert NA, Hans DH, Heinzer R, Haba-Rubio J, Marques-Vidal P, Lamy O. Sleep disorders are associated with trabecular bone score and osteoporotic fracture, not with bone mineral density. </w:t>
      </w:r>
      <w:r w:rsidRPr="00F91AD6">
        <w:rPr>
          <w:i/>
        </w:rPr>
        <w:t>Osteoporosis international</w:t>
      </w:r>
      <w:r w:rsidRPr="00F91AD6">
        <w:t xml:space="preserve"> 2017;</w:t>
      </w:r>
      <w:r w:rsidRPr="00F91AD6">
        <w:rPr>
          <w:b/>
        </w:rPr>
        <w:t>28:</w:t>
      </w:r>
      <w:r w:rsidRPr="00F91AD6">
        <w:t xml:space="preserve"> S372‐.</w:t>
      </w:r>
    </w:p>
    <w:p w14:paraId="28596D9C" w14:textId="77777777" w:rsidR="00F91AD6" w:rsidRPr="00F91AD6" w:rsidRDefault="00F91AD6" w:rsidP="00F91AD6">
      <w:pPr>
        <w:pStyle w:val="EndNoteBibliography"/>
      </w:pPr>
    </w:p>
    <w:p w14:paraId="7C38A172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6.</w:t>
      </w:r>
      <w:r w:rsidRPr="00F91AD6">
        <w:tab/>
        <w:t xml:space="preserve">Lee GH, Lim JW, Park YG, Ha YC. Vitamin D Deficiency Is Highly Concomitant but Not Strong Risk Factor for Mortality in Patients Aged 50 Year and Older with Hip Fracture. </w:t>
      </w:r>
      <w:r w:rsidRPr="00F91AD6">
        <w:rPr>
          <w:i/>
        </w:rPr>
        <w:t>J Bone Metab</w:t>
      </w:r>
      <w:r w:rsidRPr="00F91AD6">
        <w:t xml:space="preserve"> 2015;</w:t>
      </w:r>
      <w:r w:rsidRPr="00F91AD6">
        <w:rPr>
          <w:b/>
        </w:rPr>
        <w:t>22:</w:t>
      </w:r>
      <w:r w:rsidRPr="00F91AD6">
        <w:t xml:space="preserve"> 205-209.</w:t>
      </w:r>
    </w:p>
    <w:p w14:paraId="6466736B" w14:textId="77777777" w:rsidR="00F91AD6" w:rsidRPr="00F91AD6" w:rsidRDefault="00F91AD6" w:rsidP="00F91AD6">
      <w:pPr>
        <w:pStyle w:val="EndNoteBibliography"/>
      </w:pPr>
    </w:p>
    <w:p w14:paraId="12D939E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7.</w:t>
      </w:r>
      <w:r w:rsidRPr="00F91AD6">
        <w:tab/>
        <w:t>Leslie W, Morin S, Lix L, McCloskey E, Johansson H, Harvey N</w:t>
      </w:r>
      <w:r w:rsidRPr="00F91AD6">
        <w:rPr>
          <w:i/>
        </w:rPr>
        <w:t>, et al.</w:t>
      </w:r>
      <w:r w:rsidRPr="00F91AD6">
        <w:t xml:space="preserve"> Fracture risk assessment in women with breast cancer initiating aromatase inhibitor therapy: A registry-based cohort study. </w:t>
      </w:r>
      <w:r w:rsidRPr="00F91AD6">
        <w:rPr>
          <w:i/>
        </w:rPr>
        <w:t>Journal of Bone and Mineral Research</w:t>
      </w:r>
      <w:r w:rsidRPr="00F91AD6">
        <w:t xml:space="preserve"> 2018;</w:t>
      </w:r>
      <w:r w:rsidRPr="00F91AD6">
        <w:rPr>
          <w:b/>
        </w:rPr>
        <w:t>33:</w:t>
      </w:r>
      <w:r w:rsidRPr="00F91AD6">
        <w:t xml:space="preserve"> 47-48.</w:t>
      </w:r>
    </w:p>
    <w:p w14:paraId="1EC22D89" w14:textId="77777777" w:rsidR="00F91AD6" w:rsidRPr="00F91AD6" w:rsidRDefault="00F91AD6" w:rsidP="00F91AD6">
      <w:pPr>
        <w:pStyle w:val="EndNoteBibliography"/>
      </w:pPr>
    </w:p>
    <w:p w14:paraId="7C1AFFB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8.</w:t>
      </w:r>
      <w:r w:rsidRPr="00F91AD6">
        <w:tab/>
        <w:t xml:space="preserve">Lim JW, Ng GS, Jenkins RC, Ridley D, Jariwala AC, Sripada S. Total hip replacement for neck of femur fracture: Comparing outcomes with matched elective cohort. </w:t>
      </w:r>
      <w:r w:rsidRPr="00F91AD6">
        <w:rPr>
          <w:i/>
        </w:rPr>
        <w:t>Injury</w:t>
      </w:r>
      <w:r w:rsidRPr="00F91AD6">
        <w:t xml:space="preserve"> 2016;</w:t>
      </w:r>
      <w:r w:rsidRPr="00F91AD6">
        <w:rPr>
          <w:b/>
        </w:rPr>
        <w:t>47:</w:t>
      </w:r>
      <w:r w:rsidRPr="00F91AD6">
        <w:t xml:space="preserve"> 2144-2148.</w:t>
      </w:r>
    </w:p>
    <w:p w14:paraId="39149097" w14:textId="77777777" w:rsidR="00F91AD6" w:rsidRPr="00F91AD6" w:rsidRDefault="00F91AD6" w:rsidP="00F91AD6">
      <w:pPr>
        <w:pStyle w:val="EndNoteBibliography"/>
      </w:pPr>
    </w:p>
    <w:p w14:paraId="2BC8FD4B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09.</w:t>
      </w:r>
      <w:r w:rsidRPr="00F91AD6">
        <w:tab/>
        <w:t xml:space="preserve">Lu WL, Kumar DS, Lin WL, Shen HM, Cheng Q, Zheng SB. Pre-and post-operative risk and post-operative evaluation for hip fracture in the elderly. </w:t>
      </w:r>
      <w:r w:rsidRPr="00F91AD6">
        <w:rPr>
          <w:i/>
        </w:rPr>
        <w:t>Journal of the American Geriatrics Society</w:t>
      </w:r>
      <w:r w:rsidRPr="00F91AD6">
        <w:t xml:space="preserve"> 2014;</w:t>
      </w:r>
      <w:r w:rsidRPr="00F91AD6">
        <w:rPr>
          <w:b/>
        </w:rPr>
        <w:t>62:</w:t>
      </w:r>
      <w:r w:rsidRPr="00F91AD6">
        <w:t xml:space="preserve"> S394.</w:t>
      </w:r>
    </w:p>
    <w:p w14:paraId="0A87B80D" w14:textId="77777777" w:rsidR="00F91AD6" w:rsidRPr="00F91AD6" w:rsidRDefault="00F91AD6" w:rsidP="00F91AD6">
      <w:pPr>
        <w:pStyle w:val="EndNoteBibliography"/>
      </w:pPr>
    </w:p>
    <w:p w14:paraId="3EBB9B62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10.</w:t>
      </w:r>
      <w:r w:rsidRPr="00F91AD6">
        <w:tab/>
        <w:t xml:space="preserve">Lundin H, Sääf M, Strender LE, Nyren S, Johansson SE, Salminen H. High Serum Insulin-Like Growth Factor-Binding Protein 1 (IGFBP-1) is Associated with High Fracture Risk Independent of Insulin-Like Growth Factor 1 (IGF-I). </w:t>
      </w:r>
      <w:r w:rsidRPr="00F91AD6">
        <w:rPr>
          <w:i/>
        </w:rPr>
        <w:t>Calcif Tissue Int</w:t>
      </w:r>
      <w:r w:rsidRPr="00F91AD6">
        <w:t xml:space="preserve"> 2016;</w:t>
      </w:r>
      <w:r w:rsidRPr="00F91AD6">
        <w:rPr>
          <w:b/>
        </w:rPr>
        <w:t>99:</w:t>
      </w:r>
      <w:r w:rsidRPr="00F91AD6">
        <w:t xml:space="preserve"> 333-339.</w:t>
      </w:r>
    </w:p>
    <w:p w14:paraId="7363CAE2" w14:textId="77777777" w:rsidR="00F91AD6" w:rsidRPr="00F91AD6" w:rsidRDefault="00F91AD6" w:rsidP="00F91AD6">
      <w:pPr>
        <w:pStyle w:val="EndNoteBibliography"/>
      </w:pPr>
    </w:p>
    <w:p w14:paraId="4D787E6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11.</w:t>
      </w:r>
      <w:r w:rsidRPr="00F91AD6">
        <w:tab/>
        <w:t xml:space="preserve">Lüthje P, Nurmi-Lüthje I, Tavast N, Villikka A, Kataja M. Evaluation of minimal fracture liaison service resource: costs and survival in secondary fracture prevention—a prospective one-year study in South-Finland. </w:t>
      </w:r>
      <w:r w:rsidRPr="00F91AD6">
        <w:rPr>
          <w:i/>
        </w:rPr>
        <w:t>Aging Clinical and Experimental Research</w:t>
      </w:r>
      <w:r w:rsidRPr="00F91AD6">
        <w:t xml:space="preserve"> 2021.</w:t>
      </w:r>
    </w:p>
    <w:p w14:paraId="20C94BCF" w14:textId="77777777" w:rsidR="00F91AD6" w:rsidRPr="00F91AD6" w:rsidRDefault="00F91AD6" w:rsidP="00F91AD6">
      <w:pPr>
        <w:pStyle w:val="EndNoteBibliography"/>
      </w:pPr>
    </w:p>
    <w:p w14:paraId="3DB892B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12.</w:t>
      </w:r>
      <w:r w:rsidRPr="00F91AD6">
        <w:tab/>
        <w:t>Mahon J, Hannigan O, Steen G, Fallon N, Maher N, Dillon A</w:t>
      </w:r>
      <w:r w:rsidRPr="00F91AD6">
        <w:rPr>
          <w:i/>
        </w:rPr>
        <w:t>, et al.</w:t>
      </w:r>
      <w:r w:rsidRPr="00F91AD6">
        <w:t xml:space="preserve"> Characteristics and consequences of hip fracture in an elderly irish population. </w:t>
      </w:r>
      <w:r w:rsidRPr="00F91AD6">
        <w:rPr>
          <w:i/>
        </w:rPr>
        <w:t>Journal of Bone and Mineral Research</w:t>
      </w:r>
      <w:r w:rsidRPr="00F91AD6">
        <w:t xml:space="preserve"> 2017;</w:t>
      </w:r>
      <w:r w:rsidRPr="00F91AD6">
        <w:rPr>
          <w:b/>
        </w:rPr>
        <w:t>32:</w:t>
      </w:r>
      <w:r w:rsidRPr="00F91AD6">
        <w:t xml:space="preserve"> S154.</w:t>
      </w:r>
    </w:p>
    <w:p w14:paraId="23252BA2" w14:textId="77777777" w:rsidR="00F91AD6" w:rsidRPr="00F91AD6" w:rsidRDefault="00F91AD6" w:rsidP="00F91AD6">
      <w:pPr>
        <w:pStyle w:val="EndNoteBibliography"/>
      </w:pPr>
    </w:p>
    <w:p w14:paraId="2CADADF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13.</w:t>
      </w:r>
      <w:r w:rsidRPr="00F91AD6">
        <w:tab/>
        <w:t>Martin I, Aparicio M, López-Vives L, Jordana M, Coscujuela A, Montero A</w:t>
      </w:r>
      <w:r w:rsidRPr="00F91AD6">
        <w:rPr>
          <w:i/>
        </w:rPr>
        <w:t>, et al.</w:t>
      </w:r>
      <w:r w:rsidRPr="00F91AD6">
        <w:t xml:space="preserve"> Study on the relationship between the preoperative stay and morbimortality in patients with hip fracture. </w:t>
      </w:r>
      <w:r w:rsidRPr="00F91AD6">
        <w:rPr>
          <w:i/>
        </w:rPr>
        <w:t>Arthritis and Rheumatism</w:t>
      </w:r>
      <w:r w:rsidRPr="00F91AD6">
        <w:t xml:space="preserve"> 2013;</w:t>
      </w:r>
      <w:r w:rsidRPr="00F91AD6">
        <w:rPr>
          <w:b/>
        </w:rPr>
        <w:t>65:</w:t>
      </w:r>
      <w:r w:rsidRPr="00F91AD6">
        <w:t xml:space="preserve"> S524.</w:t>
      </w:r>
    </w:p>
    <w:p w14:paraId="3B618A13" w14:textId="77777777" w:rsidR="00F91AD6" w:rsidRPr="00F91AD6" w:rsidRDefault="00F91AD6" w:rsidP="00F91AD6">
      <w:pPr>
        <w:pStyle w:val="EndNoteBibliography"/>
      </w:pPr>
    </w:p>
    <w:p w14:paraId="5DFF605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14.</w:t>
      </w:r>
      <w:r w:rsidRPr="00F91AD6">
        <w:tab/>
        <w:t xml:space="preserve">Martin-Esteve I, Aparicio M, Lopez-Vives L, Coscujuela A, Montero A, Gómez-Vaquero C. Prognostic factors of morbimortality in patients with hip fracture. </w:t>
      </w:r>
      <w:r w:rsidRPr="00F91AD6">
        <w:rPr>
          <w:i/>
        </w:rPr>
        <w:t>Annals of the Rheumatic Disease</w:t>
      </w:r>
      <w:r w:rsidRPr="00F91AD6">
        <w:t xml:space="preserve"> 2013;</w:t>
      </w:r>
      <w:r w:rsidRPr="00F91AD6">
        <w:rPr>
          <w:b/>
        </w:rPr>
        <w:t>71</w:t>
      </w:r>
      <w:r w:rsidRPr="00F91AD6">
        <w:t>.</w:t>
      </w:r>
    </w:p>
    <w:p w14:paraId="42F899D1" w14:textId="77777777" w:rsidR="00F91AD6" w:rsidRPr="00F91AD6" w:rsidRDefault="00F91AD6" w:rsidP="00F91AD6">
      <w:pPr>
        <w:pStyle w:val="EndNoteBibliography"/>
      </w:pPr>
    </w:p>
    <w:p w14:paraId="2CE17FF2" w14:textId="77777777" w:rsidR="00F91AD6" w:rsidRPr="00F91AD6" w:rsidRDefault="00F91AD6" w:rsidP="00F91AD6">
      <w:pPr>
        <w:pStyle w:val="EndNoteBibliography"/>
        <w:ind w:left="720" w:hanging="720"/>
      </w:pPr>
      <w:r w:rsidRPr="00F91AD6">
        <w:lastRenderedPageBreak/>
        <w:t>115.</w:t>
      </w:r>
      <w:r w:rsidRPr="00F91AD6">
        <w:tab/>
        <w:t>Martin-Esteve I, Aparicio M, Lopez-Vives L, Jordana M, Coscujuela A, Montero A</w:t>
      </w:r>
      <w:r w:rsidRPr="00F91AD6">
        <w:rPr>
          <w:i/>
        </w:rPr>
        <w:t>, et al.</w:t>
      </w:r>
      <w:r w:rsidRPr="00F91AD6">
        <w:t xml:space="preserve"> Study on the relationship between the preoperative stay and morbimortality in patients with hip fracture. </w:t>
      </w:r>
      <w:r w:rsidRPr="00F91AD6">
        <w:rPr>
          <w:i/>
        </w:rPr>
        <w:t>Annals of the Rheumatic Diseases</w:t>
      </w:r>
      <w:r w:rsidRPr="00F91AD6">
        <w:t xml:space="preserve"> 2013;</w:t>
      </w:r>
      <w:r w:rsidRPr="00F91AD6">
        <w:rPr>
          <w:b/>
        </w:rPr>
        <w:t>72</w:t>
      </w:r>
      <w:r w:rsidRPr="00F91AD6">
        <w:t>.</w:t>
      </w:r>
    </w:p>
    <w:p w14:paraId="3EA0837A" w14:textId="77777777" w:rsidR="00F91AD6" w:rsidRPr="00F91AD6" w:rsidRDefault="00F91AD6" w:rsidP="00F91AD6">
      <w:pPr>
        <w:pStyle w:val="EndNoteBibliography"/>
      </w:pPr>
    </w:p>
    <w:p w14:paraId="1B67CF0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16.</w:t>
      </w:r>
      <w:r w:rsidRPr="00F91AD6">
        <w:tab/>
        <w:t xml:space="preserve">McCloskey E, Chiu S, Lenaghan E, Shepstone L, Birrell F, Harvey N. Impact of falls on fractures and mortality-an opportunity for intervention and enhancement of fracture prediction? </w:t>
      </w:r>
      <w:r w:rsidRPr="00F91AD6">
        <w:rPr>
          <w:i/>
        </w:rPr>
        <w:t>Osteoporosis International</w:t>
      </w:r>
      <w:r w:rsidRPr="00F91AD6">
        <w:t xml:space="preserve"> 2016;</w:t>
      </w:r>
      <w:r w:rsidRPr="00F91AD6">
        <w:rPr>
          <w:b/>
        </w:rPr>
        <w:t>27:</w:t>
      </w:r>
      <w:r w:rsidRPr="00F91AD6">
        <w:t xml:space="preserve"> S617.</w:t>
      </w:r>
    </w:p>
    <w:p w14:paraId="1A33042C" w14:textId="77777777" w:rsidR="00F91AD6" w:rsidRPr="00F91AD6" w:rsidRDefault="00F91AD6" w:rsidP="00F91AD6">
      <w:pPr>
        <w:pStyle w:val="EndNoteBibliography"/>
      </w:pPr>
    </w:p>
    <w:p w14:paraId="4540112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17.</w:t>
      </w:r>
      <w:r w:rsidRPr="00F91AD6">
        <w:tab/>
        <w:t xml:space="preserve">Merello-De-Miguel A, Miret-Corchado C, Sanchez-Castellano C, Vaquero-Pinto MN, Ramirez-Archundia AC, Cruz-Jentoft AJ. Sarcopenia does not predict one-year mortality after a hip fracture. </w:t>
      </w:r>
      <w:r w:rsidRPr="00F91AD6">
        <w:rPr>
          <w:i/>
        </w:rPr>
        <w:t>Osteoporosis International</w:t>
      </w:r>
      <w:r w:rsidRPr="00F91AD6">
        <w:t xml:space="preserve"> 2017;</w:t>
      </w:r>
      <w:r w:rsidRPr="00F91AD6">
        <w:rPr>
          <w:b/>
        </w:rPr>
        <w:t>28:</w:t>
      </w:r>
      <w:r w:rsidRPr="00F91AD6">
        <w:t xml:space="preserve"> S68-S69.</w:t>
      </w:r>
    </w:p>
    <w:p w14:paraId="0947E72E" w14:textId="77777777" w:rsidR="00F91AD6" w:rsidRPr="00F91AD6" w:rsidRDefault="00F91AD6" w:rsidP="00F91AD6">
      <w:pPr>
        <w:pStyle w:val="EndNoteBibliography"/>
      </w:pPr>
    </w:p>
    <w:p w14:paraId="07CC15E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18.</w:t>
      </w:r>
      <w:r w:rsidRPr="00F91AD6">
        <w:tab/>
        <w:t>Montanari L, Martini E, Conti F, Sandri S, Laus M, Lunardelli ML</w:t>
      </w:r>
      <w:r w:rsidRPr="00F91AD6">
        <w:rPr>
          <w:i/>
        </w:rPr>
        <w:t>, et al.</w:t>
      </w:r>
      <w:r w:rsidRPr="00F91AD6">
        <w:t xml:space="preserve"> Direct oral anticoagulants can delay surgery in comparison with vitamin K antagonists and antiplatelet agents in hip fracture: The ortho-ger-DOAC study. </w:t>
      </w:r>
      <w:r w:rsidRPr="00F91AD6">
        <w:rPr>
          <w:i/>
        </w:rPr>
        <w:t>Blood Transfusion</w:t>
      </w:r>
      <w:r w:rsidRPr="00F91AD6">
        <w:t xml:space="preserve"> 2018;</w:t>
      </w:r>
      <w:r w:rsidRPr="00F91AD6">
        <w:rPr>
          <w:b/>
        </w:rPr>
        <w:t>16:</w:t>
      </w:r>
      <w:r w:rsidRPr="00F91AD6">
        <w:t xml:space="preserve"> s488.</w:t>
      </w:r>
    </w:p>
    <w:p w14:paraId="2707B5E3" w14:textId="77777777" w:rsidR="00F91AD6" w:rsidRPr="00F91AD6" w:rsidRDefault="00F91AD6" w:rsidP="00F91AD6">
      <w:pPr>
        <w:pStyle w:val="EndNoteBibliography"/>
      </w:pPr>
    </w:p>
    <w:p w14:paraId="2C3ACE82" w14:textId="3EAA8C74" w:rsidR="00F91AD6" w:rsidRPr="00F91AD6" w:rsidRDefault="00F91AD6" w:rsidP="00F91AD6">
      <w:pPr>
        <w:pStyle w:val="EndNoteBibliography"/>
        <w:ind w:left="720" w:hanging="720"/>
      </w:pPr>
      <w:r w:rsidRPr="00F91AD6">
        <w:t>119.</w:t>
      </w:r>
      <w:r w:rsidRPr="00F91AD6">
        <w:tab/>
        <w:t>Nct. Postoperative Intervention Program Effectiveness in Hip Fracture Patients: a Randomized Clinical Trial.</w:t>
      </w:r>
      <w:r w:rsidR="00E723E1">
        <w:t xml:space="preserve"> </w:t>
      </w:r>
      <w:r w:rsidRPr="00F91AD6">
        <w:t>2017.</w:t>
      </w:r>
    </w:p>
    <w:p w14:paraId="138C57F4" w14:textId="77777777" w:rsidR="00F91AD6" w:rsidRPr="00F91AD6" w:rsidRDefault="00F91AD6" w:rsidP="00F91AD6">
      <w:pPr>
        <w:pStyle w:val="EndNoteBibliography"/>
      </w:pPr>
    </w:p>
    <w:p w14:paraId="5B2BD6F2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0.</w:t>
      </w:r>
      <w:r w:rsidRPr="00F91AD6">
        <w:tab/>
        <w:t>Ogawa T, Sato K, Nakayama Y, Nakazato A, Zaha M, Isa A</w:t>
      </w:r>
      <w:r w:rsidRPr="00F91AD6">
        <w:rPr>
          <w:i/>
        </w:rPr>
        <w:t>, et al.</w:t>
      </w:r>
      <w:r w:rsidRPr="00F91AD6">
        <w:t xml:space="preserve"> Factors associated with actual skeletal muscle mass increase during hip fracture rehabilitation of persons aged 80 and older. </w:t>
      </w:r>
      <w:r w:rsidRPr="00F91AD6">
        <w:rPr>
          <w:i/>
        </w:rPr>
        <w:t>Arch Gerontol Geriatr</w:t>
      </w:r>
      <w:r w:rsidRPr="00F91AD6">
        <w:t xml:space="preserve"> 2022;</w:t>
      </w:r>
      <w:r w:rsidRPr="00F91AD6">
        <w:rPr>
          <w:b/>
        </w:rPr>
        <w:t>98:</w:t>
      </w:r>
      <w:r w:rsidRPr="00F91AD6">
        <w:t xml:space="preserve"> 104566.</w:t>
      </w:r>
    </w:p>
    <w:p w14:paraId="63480651" w14:textId="77777777" w:rsidR="00F91AD6" w:rsidRPr="00F91AD6" w:rsidRDefault="00F91AD6" w:rsidP="00F91AD6">
      <w:pPr>
        <w:pStyle w:val="EndNoteBibliography"/>
      </w:pPr>
    </w:p>
    <w:p w14:paraId="1F2D6EB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1.</w:t>
      </w:r>
      <w:r w:rsidRPr="00F91AD6">
        <w:tab/>
        <w:t>Ogawa T, Yoshii T, Morishita S, Moriwaki M, Okawa A, Nazarian A</w:t>
      </w:r>
      <w:r w:rsidRPr="00F91AD6">
        <w:rPr>
          <w:i/>
        </w:rPr>
        <w:t>, et al.</w:t>
      </w:r>
      <w:r w:rsidRPr="00F91AD6">
        <w:t xml:space="preserve"> Seasonal impact on surgical site infections in hip fracture surgery: Analysis of 330,803 cases using a nationwide inpatient database. </w:t>
      </w:r>
      <w:r w:rsidRPr="00F91AD6">
        <w:rPr>
          <w:i/>
        </w:rPr>
        <w:t>Injury</w:t>
      </w:r>
      <w:r w:rsidRPr="00F91AD6">
        <w:t xml:space="preserve"> 2021;</w:t>
      </w:r>
      <w:r w:rsidRPr="00F91AD6">
        <w:rPr>
          <w:b/>
        </w:rPr>
        <w:t>52:</w:t>
      </w:r>
      <w:r w:rsidRPr="00F91AD6">
        <w:t xml:space="preserve"> 898-904.</w:t>
      </w:r>
    </w:p>
    <w:p w14:paraId="08C0D5D2" w14:textId="77777777" w:rsidR="00F91AD6" w:rsidRPr="00F91AD6" w:rsidRDefault="00F91AD6" w:rsidP="00F91AD6">
      <w:pPr>
        <w:pStyle w:val="EndNoteBibliography"/>
      </w:pPr>
    </w:p>
    <w:p w14:paraId="2FBEB2B2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2.</w:t>
      </w:r>
      <w:r w:rsidRPr="00F91AD6">
        <w:tab/>
        <w:t>Or O, Lane JM, Halawa O, Marty E, Sayied R, Liu Y</w:t>
      </w:r>
      <w:r w:rsidRPr="00F91AD6">
        <w:rPr>
          <w:i/>
        </w:rPr>
        <w:t>, et al.</w:t>
      </w:r>
      <w:r w:rsidRPr="00F91AD6">
        <w:t xml:space="preserve"> Does promis29 correlate with frailty in hip fracture patients? </w:t>
      </w:r>
      <w:r w:rsidRPr="00F91AD6">
        <w:rPr>
          <w:i/>
        </w:rPr>
        <w:t>Journal of Bone and Mineral Research</w:t>
      </w:r>
      <w:r w:rsidRPr="00F91AD6">
        <w:t xml:space="preserve"> 2017;</w:t>
      </w:r>
      <w:r w:rsidRPr="00F91AD6">
        <w:rPr>
          <w:b/>
        </w:rPr>
        <w:t>32:</w:t>
      </w:r>
      <w:r w:rsidRPr="00F91AD6">
        <w:t xml:space="preserve"> S287.</w:t>
      </w:r>
    </w:p>
    <w:p w14:paraId="697E024D" w14:textId="77777777" w:rsidR="00F91AD6" w:rsidRPr="00F91AD6" w:rsidRDefault="00F91AD6" w:rsidP="00F91AD6">
      <w:pPr>
        <w:pStyle w:val="EndNoteBibliography"/>
      </w:pPr>
    </w:p>
    <w:p w14:paraId="3A6D407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3.</w:t>
      </w:r>
      <w:r w:rsidRPr="00F91AD6">
        <w:tab/>
        <w:t xml:space="preserve">Paruk F, Cassim B, Matthews G. Predictors of mortality in hip fracture subjects aged 60 years and over with minimal trauma hip fractures in the ethekwini municipality, Kwazulu-Natal, SA. </w:t>
      </w:r>
      <w:r w:rsidRPr="00F91AD6">
        <w:rPr>
          <w:i/>
        </w:rPr>
        <w:t>Osteoporosis International</w:t>
      </w:r>
      <w:r w:rsidRPr="00F91AD6">
        <w:t xml:space="preserve"> 2015;</w:t>
      </w:r>
      <w:r w:rsidRPr="00F91AD6">
        <w:rPr>
          <w:b/>
        </w:rPr>
        <w:t>26:</w:t>
      </w:r>
      <w:r w:rsidRPr="00F91AD6">
        <w:t xml:space="preserve"> S106-S107.</w:t>
      </w:r>
    </w:p>
    <w:p w14:paraId="202F46CA" w14:textId="77777777" w:rsidR="00F91AD6" w:rsidRPr="00F91AD6" w:rsidRDefault="00F91AD6" w:rsidP="00F91AD6">
      <w:pPr>
        <w:pStyle w:val="EndNoteBibliography"/>
      </w:pPr>
    </w:p>
    <w:p w14:paraId="529DEC6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4.</w:t>
      </w:r>
      <w:r w:rsidRPr="00F91AD6">
        <w:tab/>
        <w:t>Paul TV, Selvan SA, Asha HS, Thomas N, Venkatesh K, Oommen AT</w:t>
      </w:r>
      <w:r w:rsidRPr="00F91AD6">
        <w:rPr>
          <w:i/>
        </w:rPr>
        <w:t>, et al.</w:t>
      </w:r>
      <w:r w:rsidRPr="00F91AD6">
        <w:t xml:space="preserve"> Hypovitaminosis D and other risk factors of femoral neck fracture in South Indian postmenopausal women: A pilot study. </w:t>
      </w:r>
      <w:r w:rsidRPr="00F91AD6">
        <w:rPr>
          <w:i/>
        </w:rPr>
        <w:t>Journal of Clinical and Diagnostic Research</w:t>
      </w:r>
      <w:r w:rsidRPr="00F91AD6">
        <w:t xml:space="preserve"> 2015;</w:t>
      </w:r>
      <w:r w:rsidRPr="00F91AD6">
        <w:rPr>
          <w:b/>
        </w:rPr>
        <w:t>9:</w:t>
      </w:r>
      <w:r w:rsidRPr="00F91AD6">
        <w:t xml:space="preserve"> OC19-OC22.</w:t>
      </w:r>
    </w:p>
    <w:p w14:paraId="2F84B120" w14:textId="77777777" w:rsidR="00F91AD6" w:rsidRPr="00F91AD6" w:rsidRDefault="00F91AD6" w:rsidP="00F91AD6">
      <w:pPr>
        <w:pStyle w:val="EndNoteBibliography"/>
      </w:pPr>
    </w:p>
    <w:p w14:paraId="61C502B1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5.</w:t>
      </w:r>
      <w:r w:rsidRPr="00F91AD6">
        <w:tab/>
        <w:t xml:space="preserve">Petrusic T, Mandic N. The prevalence of osteoporotic fractures in the elderly population. </w:t>
      </w:r>
      <w:r w:rsidRPr="00F91AD6">
        <w:rPr>
          <w:i/>
        </w:rPr>
        <w:t>Osteoporosis International</w:t>
      </w:r>
      <w:r w:rsidRPr="00F91AD6">
        <w:t xml:space="preserve"> 2014;</w:t>
      </w:r>
      <w:r w:rsidRPr="00F91AD6">
        <w:rPr>
          <w:b/>
        </w:rPr>
        <w:t>25:</w:t>
      </w:r>
      <w:r w:rsidRPr="00F91AD6">
        <w:t xml:space="preserve"> S271.</w:t>
      </w:r>
    </w:p>
    <w:p w14:paraId="059D5F2F" w14:textId="77777777" w:rsidR="00F91AD6" w:rsidRPr="00F91AD6" w:rsidRDefault="00F91AD6" w:rsidP="00F91AD6">
      <w:pPr>
        <w:pStyle w:val="EndNoteBibliography"/>
      </w:pPr>
    </w:p>
    <w:p w14:paraId="1101636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6.</w:t>
      </w:r>
      <w:r w:rsidRPr="00F91AD6">
        <w:tab/>
        <w:t xml:space="preserve">Reina N, Delaunay C, Chiron P, Ramdane N, Hamadouche M. Infection as a cause of primary total hip </w:t>
      </w:r>
      <w:r w:rsidRPr="00F91AD6">
        <w:lastRenderedPageBreak/>
        <w:t xml:space="preserve">arthroplasty revision and its predictive factors. </w:t>
      </w:r>
      <w:r w:rsidRPr="00F91AD6">
        <w:rPr>
          <w:i/>
        </w:rPr>
        <w:t>Orthop Traumatol Surg Res</w:t>
      </w:r>
      <w:r w:rsidRPr="00F91AD6">
        <w:t xml:space="preserve"> 2013;</w:t>
      </w:r>
      <w:r w:rsidRPr="00F91AD6">
        <w:rPr>
          <w:b/>
        </w:rPr>
        <w:t>99:</w:t>
      </w:r>
      <w:r w:rsidRPr="00F91AD6">
        <w:t xml:space="preserve"> 555-561.</w:t>
      </w:r>
    </w:p>
    <w:p w14:paraId="59FB2D67" w14:textId="77777777" w:rsidR="00F91AD6" w:rsidRPr="00F91AD6" w:rsidRDefault="00F91AD6" w:rsidP="00F91AD6">
      <w:pPr>
        <w:pStyle w:val="EndNoteBibliography"/>
      </w:pPr>
    </w:p>
    <w:p w14:paraId="30574AE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7.</w:t>
      </w:r>
      <w:r w:rsidRPr="00F91AD6">
        <w:tab/>
        <w:t>Rosas J, Cano C, Lorente M, Pons A, Salas E, Llinares T</w:t>
      </w:r>
      <w:r w:rsidRPr="00F91AD6">
        <w:rPr>
          <w:i/>
        </w:rPr>
        <w:t>, et al.</w:t>
      </w:r>
      <w:r w:rsidRPr="00F91AD6">
        <w:t xml:space="preserve"> Local fracture liaison service (fls): characteristics and first 6 months of evolution in patients after hip fracture: preliminary results. </w:t>
      </w:r>
      <w:r w:rsidRPr="00F91AD6">
        <w:rPr>
          <w:i/>
        </w:rPr>
        <w:t>Annals of the Rheumatic Diseases</w:t>
      </w:r>
      <w:r w:rsidRPr="00F91AD6">
        <w:t xml:space="preserve"> 2017;</w:t>
      </w:r>
      <w:r w:rsidRPr="00F91AD6">
        <w:rPr>
          <w:b/>
        </w:rPr>
        <w:t>76:</w:t>
      </w:r>
      <w:r w:rsidRPr="00F91AD6">
        <w:t xml:space="preserve"> 1351.</w:t>
      </w:r>
    </w:p>
    <w:p w14:paraId="1200DFAB" w14:textId="77777777" w:rsidR="00F91AD6" w:rsidRPr="00F91AD6" w:rsidRDefault="00F91AD6" w:rsidP="00F91AD6">
      <w:pPr>
        <w:pStyle w:val="EndNoteBibliography"/>
      </w:pPr>
    </w:p>
    <w:p w14:paraId="5004A52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8.</w:t>
      </w:r>
      <w:r w:rsidRPr="00F91AD6">
        <w:tab/>
        <w:t>Ross LA, Keenan OJF, Magill M, Brennan CM, Clement ND, Moran M</w:t>
      </w:r>
      <w:r w:rsidRPr="00F91AD6">
        <w:rPr>
          <w:i/>
        </w:rPr>
        <w:t>, et al.</w:t>
      </w:r>
      <w:r w:rsidRPr="00F91AD6">
        <w:t xml:space="preserve"> Management of low periprosthetic distal femoral fractures. </w:t>
      </w:r>
      <w:r w:rsidRPr="00F91AD6">
        <w:rPr>
          <w:i/>
        </w:rPr>
        <w:t>Bone Joint J</w:t>
      </w:r>
      <w:r w:rsidRPr="00F91AD6">
        <w:t xml:space="preserve"> 2021;</w:t>
      </w:r>
      <w:r w:rsidRPr="00F91AD6">
        <w:rPr>
          <w:b/>
        </w:rPr>
        <w:t>103-b:</w:t>
      </w:r>
      <w:r w:rsidRPr="00F91AD6">
        <w:t xml:space="preserve"> 635-643.</w:t>
      </w:r>
    </w:p>
    <w:p w14:paraId="05975839" w14:textId="77777777" w:rsidR="00F91AD6" w:rsidRPr="00F91AD6" w:rsidRDefault="00F91AD6" w:rsidP="00F91AD6">
      <w:pPr>
        <w:pStyle w:val="EndNoteBibliography"/>
      </w:pPr>
    </w:p>
    <w:p w14:paraId="3BEC03C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29.</w:t>
      </w:r>
      <w:r w:rsidRPr="00F91AD6">
        <w:tab/>
        <w:t xml:space="preserve">Ross RD, Shah RC, Leurgans SE, Buchman AS, Bennett DA. Association of Heel Bone Mineral Density With Incident Disability and Mortality in Community-Dwelling Older Adults. </w:t>
      </w:r>
      <w:r w:rsidRPr="00F91AD6">
        <w:rPr>
          <w:i/>
        </w:rPr>
        <w:t>JBMR Plus</w:t>
      </w:r>
      <w:r w:rsidRPr="00F91AD6">
        <w:t xml:space="preserve"> 2020;</w:t>
      </w:r>
      <w:r w:rsidRPr="00F91AD6">
        <w:rPr>
          <w:b/>
        </w:rPr>
        <w:t>4:</w:t>
      </w:r>
      <w:r w:rsidRPr="00F91AD6">
        <w:t xml:space="preserve"> e10390.</w:t>
      </w:r>
    </w:p>
    <w:p w14:paraId="449190FB" w14:textId="77777777" w:rsidR="00F91AD6" w:rsidRPr="00F91AD6" w:rsidRDefault="00F91AD6" w:rsidP="00F91AD6">
      <w:pPr>
        <w:pStyle w:val="EndNoteBibliography"/>
      </w:pPr>
    </w:p>
    <w:p w14:paraId="7216821C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0.</w:t>
      </w:r>
      <w:r w:rsidRPr="00F91AD6">
        <w:tab/>
        <w:t>Ryan G, Nowak L, Melo L, Ward S, Atrey A, Schemitsch EH</w:t>
      </w:r>
      <w:r w:rsidRPr="00F91AD6">
        <w:rPr>
          <w:i/>
        </w:rPr>
        <w:t>, et al.</w:t>
      </w:r>
      <w:r w:rsidRPr="00F91AD6">
        <w:t xml:space="preserve"> Anemia at Presentation Predicts Acute Mortality and Need for Readmission Following Geriatric Hip Fracture. </w:t>
      </w:r>
      <w:r w:rsidRPr="00F91AD6">
        <w:rPr>
          <w:i/>
        </w:rPr>
        <w:t>JB JS Open Access</w:t>
      </w:r>
      <w:r w:rsidRPr="00F91AD6">
        <w:t xml:space="preserve"> 2020;</w:t>
      </w:r>
      <w:r w:rsidRPr="00F91AD6">
        <w:rPr>
          <w:b/>
        </w:rPr>
        <w:t>5</w:t>
      </w:r>
      <w:r w:rsidRPr="00F91AD6">
        <w:t>.</w:t>
      </w:r>
    </w:p>
    <w:p w14:paraId="2975BE5A" w14:textId="77777777" w:rsidR="00F91AD6" w:rsidRPr="00F91AD6" w:rsidRDefault="00F91AD6" w:rsidP="00F91AD6">
      <w:pPr>
        <w:pStyle w:val="EndNoteBibliography"/>
      </w:pPr>
    </w:p>
    <w:p w14:paraId="05C1103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1.</w:t>
      </w:r>
      <w:r w:rsidRPr="00F91AD6">
        <w:tab/>
        <w:t xml:space="preserve">S S, B Y, W C, J B, M T, A S. Short versus long cephalomedullary nailing of pertrochanteric hip fractures: a randomized prospective study. </w:t>
      </w:r>
      <w:r w:rsidRPr="00F91AD6">
        <w:rPr>
          <w:i/>
        </w:rPr>
        <w:t>Orthopaedic trauma association annual meeting</w:t>
      </w:r>
      <w:r w:rsidRPr="00F91AD6">
        <w:t xml:space="preserve"> 2018.</w:t>
      </w:r>
    </w:p>
    <w:p w14:paraId="1C752CEA" w14:textId="77777777" w:rsidR="00F91AD6" w:rsidRPr="00F91AD6" w:rsidRDefault="00F91AD6" w:rsidP="00F91AD6">
      <w:pPr>
        <w:pStyle w:val="EndNoteBibliography"/>
      </w:pPr>
    </w:p>
    <w:p w14:paraId="04D3175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2.</w:t>
      </w:r>
      <w:r w:rsidRPr="00F91AD6">
        <w:tab/>
        <w:t>Sakao Y, Ojima T, Yasuda H, Hashimoto S, Hasegawa T, Iseki K</w:t>
      </w:r>
      <w:r w:rsidRPr="00F91AD6">
        <w:rPr>
          <w:i/>
        </w:rPr>
        <w:t>, et al.</w:t>
      </w:r>
      <w:r w:rsidRPr="00F91AD6">
        <w:t xml:space="preserve"> Serum Creatinine Modifies Associations between Body Mass Index and Mortality and Morbidity in Prevalent Hemodialysis Patients. </w:t>
      </w:r>
      <w:r w:rsidRPr="00F91AD6">
        <w:rPr>
          <w:i/>
        </w:rPr>
        <w:t>PLoS One</w:t>
      </w:r>
      <w:r w:rsidRPr="00F91AD6">
        <w:t xml:space="preserve"> 2016;</w:t>
      </w:r>
      <w:r w:rsidRPr="00F91AD6">
        <w:rPr>
          <w:b/>
        </w:rPr>
        <w:t>11:</w:t>
      </w:r>
      <w:r w:rsidRPr="00F91AD6">
        <w:t xml:space="preserve"> e0150003.</w:t>
      </w:r>
    </w:p>
    <w:p w14:paraId="0262EE3F" w14:textId="77777777" w:rsidR="00F91AD6" w:rsidRPr="00F91AD6" w:rsidRDefault="00F91AD6" w:rsidP="00F91AD6">
      <w:pPr>
        <w:pStyle w:val="EndNoteBibliography"/>
      </w:pPr>
    </w:p>
    <w:p w14:paraId="0CB1915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3.</w:t>
      </w:r>
      <w:r w:rsidRPr="00F91AD6">
        <w:tab/>
        <w:t xml:space="preserve">Sánchez-Castellano C, Merello-De-Miguel A, Vaquero-Pinto MN, Ramírez-Archundia AC, Cruz-Jentoft AJ. Sarcopenia does not predict one-year-mortality after a hip fracture. </w:t>
      </w:r>
      <w:r w:rsidRPr="00F91AD6">
        <w:rPr>
          <w:i/>
        </w:rPr>
        <w:t>European Geriatric Medicine</w:t>
      </w:r>
      <w:r w:rsidRPr="00F91AD6">
        <w:t xml:space="preserve"> 2016;</w:t>
      </w:r>
      <w:r w:rsidRPr="00F91AD6">
        <w:rPr>
          <w:b/>
        </w:rPr>
        <w:t>7:</w:t>
      </w:r>
      <w:r w:rsidRPr="00F91AD6">
        <w:t xml:space="preserve"> S127-S128.</w:t>
      </w:r>
    </w:p>
    <w:p w14:paraId="181CF0E8" w14:textId="77777777" w:rsidR="00F91AD6" w:rsidRPr="00F91AD6" w:rsidRDefault="00F91AD6" w:rsidP="00F91AD6">
      <w:pPr>
        <w:pStyle w:val="EndNoteBibliography"/>
      </w:pPr>
    </w:p>
    <w:p w14:paraId="7C7226E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4.</w:t>
      </w:r>
      <w:r w:rsidRPr="00F91AD6">
        <w:tab/>
        <w:t>Sarli MJ, Firpo CG, Parisi C, Guerra JL, Garcia Basavilbaso NX, Baña F</w:t>
      </w:r>
      <w:r w:rsidRPr="00F91AD6">
        <w:rPr>
          <w:i/>
        </w:rPr>
        <w:t>, et al.</w:t>
      </w:r>
      <w:r w:rsidRPr="00F91AD6">
        <w:t xml:space="preserve"> Bone mineral density, fracture risk and associated factors in argentinian type 2 diabetes mellitus patients aged over 55 years. </w:t>
      </w:r>
      <w:r w:rsidRPr="00F91AD6">
        <w:rPr>
          <w:i/>
        </w:rPr>
        <w:t>Osteoporosis International</w:t>
      </w:r>
      <w:r w:rsidRPr="00F91AD6">
        <w:t xml:space="preserve"> 2016;</w:t>
      </w:r>
      <w:r w:rsidRPr="00F91AD6">
        <w:rPr>
          <w:b/>
        </w:rPr>
        <w:t>27:</w:t>
      </w:r>
      <w:r w:rsidRPr="00F91AD6">
        <w:t xml:space="preserve"> S84.</w:t>
      </w:r>
    </w:p>
    <w:p w14:paraId="01D949EF" w14:textId="77777777" w:rsidR="00F91AD6" w:rsidRPr="00F91AD6" w:rsidRDefault="00F91AD6" w:rsidP="00F91AD6">
      <w:pPr>
        <w:pStyle w:val="EndNoteBibliography"/>
      </w:pPr>
    </w:p>
    <w:p w14:paraId="063CB03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5.</w:t>
      </w:r>
      <w:r w:rsidRPr="00F91AD6">
        <w:tab/>
        <w:t xml:space="preserve">Sathiyakumar V, Greenberg SE, Molina CS, Thakore RV, Obremskey WT, Sethi MK. Hip fractures are risky business: an analysis of the NSQIP data. </w:t>
      </w:r>
      <w:r w:rsidRPr="00F91AD6">
        <w:rPr>
          <w:i/>
        </w:rPr>
        <w:t>Injury</w:t>
      </w:r>
      <w:r w:rsidRPr="00F91AD6">
        <w:t xml:space="preserve"> 2015;</w:t>
      </w:r>
      <w:r w:rsidRPr="00F91AD6">
        <w:rPr>
          <w:b/>
        </w:rPr>
        <w:t>46:</w:t>
      </w:r>
      <w:r w:rsidRPr="00F91AD6">
        <w:t xml:space="preserve"> 703-708.</w:t>
      </w:r>
    </w:p>
    <w:p w14:paraId="2204782C" w14:textId="77777777" w:rsidR="00F91AD6" w:rsidRPr="00F91AD6" w:rsidRDefault="00F91AD6" w:rsidP="00F91AD6">
      <w:pPr>
        <w:pStyle w:val="EndNoteBibliography"/>
      </w:pPr>
    </w:p>
    <w:p w14:paraId="20437AE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6.</w:t>
      </w:r>
      <w:r w:rsidRPr="00F91AD6">
        <w:tab/>
        <w:t>Schaefer MS, Hammer M, Platzbecker K, Santer P, Grabitz SD, Murugappan KR</w:t>
      </w:r>
      <w:r w:rsidRPr="00F91AD6">
        <w:rPr>
          <w:i/>
        </w:rPr>
        <w:t>, et al.</w:t>
      </w:r>
      <w:r w:rsidRPr="00F91AD6">
        <w:t xml:space="preserve"> What Factors Predict Adverse Discharge Disposition in Patients Older Than 60 Years Undergoing Lower-extremity Surgery? The Adverse Discharge in Older Patients after Lower-extremity Surgery (ADELES) Risk Score. </w:t>
      </w:r>
      <w:r w:rsidRPr="00F91AD6">
        <w:rPr>
          <w:i/>
        </w:rPr>
        <w:t>Clin Orthop Relat Res</w:t>
      </w:r>
      <w:r w:rsidRPr="00F91AD6">
        <w:t xml:space="preserve"> 2021;</w:t>
      </w:r>
      <w:r w:rsidRPr="00F91AD6">
        <w:rPr>
          <w:b/>
        </w:rPr>
        <w:t>479:</w:t>
      </w:r>
      <w:r w:rsidRPr="00F91AD6">
        <w:t xml:space="preserve"> 546-547.</w:t>
      </w:r>
    </w:p>
    <w:p w14:paraId="295739CB" w14:textId="77777777" w:rsidR="00F91AD6" w:rsidRPr="00F91AD6" w:rsidRDefault="00F91AD6" w:rsidP="00F91AD6">
      <w:pPr>
        <w:pStyle w:val="EndNoteBibliography"/>
      </w:pPr>
    </w:p>
    <w:p w14:paraId="4517DBC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7.</w:t>
      </w:r>
      <w:r w:rsidRPr="00F91AD6">
        <w:tab/>
        <w:t>Schaller F, Sidelnikov E, Theiler R, Egli A, Staehelin HB, Dick W</w:t>
      </w:r>
      <w:r w:rsidRPr="00F91AD6">
        <w:rPr>
          <w:i/>
        </w:rPr>
        <w:t>, et al.</w:t>
      </w:r>
      <w:r w:rsidRPr="00F91AD6">
        <w:t xml:space="preserve"> Mild to moderate cognitive impairment is a major risk factor for mortality and nursing home admission in the first year after hip </w:t>
      </w:r>
      <w:r w:rsidRPr="00F91AD6">
        <w:lastRenderedPageBreak/>
        <w:t xml:space="preserve">fracture. </w:t>
      </w:r>
      <w:r w:rsidRPr="00F91AD6">
        <w:rPr>
          <w:i/>
        </w:rPr>
        <w:t>Bone</w:t>
      </w:r>
      <w:r w:rsidRPr="00F91AD6">
        <w:t xml:space="preserve"> 2012;</w:t>
      </w:r>
      <w:r w:rsidRPr="00F91AD6">
        <w:rPr>
          <w:b/>
        </w:rPr>
        <w:t>51:</w:t>
      </w:r>
      <w:r w:rsidRPr="00F91AD6">
        <w:t xml:space="preserve"> 347‐352.</w:t>
      </w:r>
    </w:p>
    <w:p w14:paraId="13E59219" w14:textId="77777777" w:rsidR="00F91AD6" w:rsidRPr="00F91AD6" w:rsidRDefault="00F91AD6" w:rsidP="00F91AD6">
      <w:pPr>
        <w:pStyle w:val="EndNoteBibliography"/>
      </w:pPr>
    </w:p>
    <w:p w14:paraId="5FB37D8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8.</w:t>
      </w:r>
      <w:r w:rsidRPr="00F91AD6">
        <w:tab/>
        <w:t>Sedighinejad A, Naderi Nabi B, Ettehad H, Mirbolook A, Atrkarroushan Z, Ghazanfar Tehran S</w:t>
      </w:r>
      <w:r w:rsidRPr="00F91AD6">
        <w:rPr>
          <w:i/>
        </w:rPr>
        <w:t>, et al.</w:t>
      </w:r>
      <w:r w:rsidRPr="00F91AD6">
        <w:t xml:space="preserve"> Does Adding Lidocaine to Intrathecal Bupivacaine Affect Hemodynamic Parameters during Hip Fracture Surgery? </w:t>
      </w:r>
      <w:r w:rsidRPr="00F91AD6">
        <w:rPr>
          <w:i/>
        </w:rPr>
        <w:t>Arch Bone Jt Surg</w:t>
      </w:r>
      <w:r w:rsidRPr="00F91AD6">
        <w:t xml:space="preserve"> 2018;</w:t>
      </w:r>
      <w:r w:rsidRPr="00F91AD6">
        <w:rPr>
          <w:b/>
        </w:rPr>
        <w:t>6:</w:t>
      </w:r>
      <w:r w:rsidRPr="00F91AD6">
        <w:t xml:space="preserve"> 390-396.</w:t>
      </w:r>
    </w:p>
    <w:p w14:paraId="43735D0F" w14:textId="77777777" w:rsidR="00F91AD6" w:rsidRPr="00F91AD6" w:rsidRDefault="00F91AD6" w:rsidP="00F91AD6">
      <w:pPr>
        <w:pStyle w:val="EndNoteBibliography"/>
      </w:pPr>
    </w:p>
    <w:p w14:paraId="0637CF61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39.</w:t>
      </w:r>
      <w:r w:rsidRPr="00F91AD6">
        <w:tab/>
        <w:t>Sezgin EA, Tor AT, Markevičiūtė V, Širka A, Tarasevičius Š, Raina DB</w:t>
      </w:r>
      <w:r w:rsidRPr="00F91AD6">
        <w:rPr>
          <w:i/>
        </w:rPr>
        <w:t>, et al.</w:t>
      </w:r>
      <w:r w:rsidRPr="00F91AD6">
        <w:t xml:space="preserve"> A combined fracture and mortality risk index useful for treatment stratification in hip fragility fractures. </w:t>
      </w:r>
      <w:r w:rsidRPr="00F91AD6">
        <w:rPr>
          <w:i/>
        </w:rPr>
        <w:t>Jt Dis Relat Surg</w:t>
      </w:r>
      <w:r w:rsidRPr="00F91AD6">
        <w:t xml:space="preserve"> 2021;</w:t>
      </w:r>
      <w:r w:rsidRPr="00F91AD6">
        <w:rPr>
          <w:b/>
        </w:rPr>
        <w:t>32:</w:t>
      </w:r>
      <w:r w:rsidRPr="00F91AD6">
        <w:t xml:space="preserve"> 583-589.</w:t>
      </w:r>
    </w:p>
    <w:p w14:paraId="06EFA1C4" w14:textId="77777777" w:rsidR="00F91AD6" w:rsidRPr="00F91AD6" w:rsidRDefault="00F91AD6" w:rsidP="00F91AD6">
      <w:pPr>
        <w:pStyle w:val="EndNoteBibliography"/>
      </w:pPr>
    </w:p>
    <w:p w14:paraId="55D14102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0.</w:t>
      </w:r>
      <w:r w:rsidRPr="00F91AD6">
        <w:tab/>
        <w:t>Shah A, Prieto-Alhambra D, Hawley S, Delmestri A, Lippett J, Cooper C</w:t>
      </w:r>
      <w:r w:rsidRPr="00F91AD6">
        <w:rPr>
          <w:i/>
        </w:rPr>
        <w:t>, et al.</w:t>
      </w:r>
      <w:r w:rsidRPr="00F91AD6">
        <w:t xml:space="preserve"> Geographic variation in secondary fracture prevention after a hip fracture during 1999–2013: a UK study. </w:t>
      </w:r>
      <w:r w:rsidRPr="00F91AD6">
        <w:rPr>
          <w:i/>
        </w:rPr>
        <w:t>Osteoporosis International</w:t>
      </w:r>
      <w:r w:rsidRPr="00F91AD6">
        <w:t xml:space="preserve"> 2017;</w:t>
      </w:r>
      <w:r w:rsidRPr="00F91AD6">
        <w:rPr>
          <w:b/>
        </w:rPr>
        <w:t>28:</w:t>
      </w:r>
      <w:r w:rsidRPr="00F91AD6">
        <w:t xml:space="preserve"> 169-178.</w:t>
      </w:r>
    </w:p>
    <w:p w14:paraId="43FDF37F" w14:textId="77777777" w:rsidR="00F91AD6" w:rsidRPr="00F91AD6" w:rsidRDefault="00F91AD6" w:rsidP="00F91AD6">
      <w:pPr>
        <w:pStyle w:val="EndNoteBibliography"/>
      </w:pPr>
    </w:p>
    <w:p w14:paraId="1421959C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1.</w:t>
      </w:r>
      <w:r w:rsidRPr="00F91AD6">
        <w:tab/>
        <w:t>Shiomoto K, Babazono A, Harano Y, Fujita T, Jiang P, Kim SA</w:t>
      </w:r>
      <w:r w:rsidRPr="00F91AD6">
        <w:rPr>
          <w:i/>
        </w:rPr>
        <w:t>, et al.</w:t>
      </w:r>
      <w:r w:rsidRPr="00F91AD6">
        <w:t xml:space="preserve"> Effect of body mass index on vertebral and hip fractures in older people and differences according to sex: a retrospective Japanese cohort study. </w:t>
      </w:r>
      <w:r w:rsidRPr="00F91AD6">
        <w:rPr>
          <w:i/>
        </w:rPr>
        <w:t>BMJ Open</w:t>
      </w:r>
      <w:r w:rsidRPr="00F91AD6">
        <w:t xml:space="preserve"> 2021;</w:t>
      </w:r>
      <w:r w:rsidRPr="00F91AD6">
        <w:rPr>
          <w:b/>
        </w:rPr>
        <w:t>11:</w:t>
      </w:r>
      <w:r w:rsidRPr="00F91AD6">
        <w:t xml:space="preserve"> e049157.</w:t>
      </w:r>
    </w:p>
    <w:p w14:paraId="17B576C5" w14:textId="77777777" w:rsidR="00F91AD6" w:rsidRPr="00F91AD6" w:rsidRDefault="00F91AD6" w:rsidP="00F91AD6">
      <w:pPr>
        <w:pStyle w:val="EndNoteBibliography"/>
      </w:pPr>
    </w:p>
    <w:p w14:paraId="7811C54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2.</w:t>
      </w:r>
      <w:r w:rsidRPr="00F91AD6">
        <w:tab/>
        <w:t>Sieber F, Neufeld KJ, Gottschalk A, Bigelow GE, Oh ES, Rosenberg PB</w:t>
      </w:r>
      <w:r w:rsidRPr="00F91AD6">
        <w:rPr>
          <w:i/>
        </w:rPr>
        <w:t>, et al.</w:t>
      </w:r>
      <w:r w:rsidRPr="00F91AD6">
        <w:t xml:space="preserve"> Depth of sedation as an interventional target to reduce postoperative delirium: mortality and functional outcomes of the Strategy to Reduce the Incidence of Postoperative Delirium in Elderly Patients randomised clinical trial. </w:t>
      </w:r>
      <w:r w:rsidRPr="00F91AD6">
        <w:rPr>
          <w:i/>
        </w:rPr>
        <w:t>Br J Anaesth</w:t>
      </w:r>
      <w:r w:rsidRPr="00F91AD6">
        <w:t xml:space="preserve"> 2019;</w:t>
      </w:r>
      <w:r w:rsidRPr="00F91AD6">
        <w:rPr>
          <w:b/>
        </w:rPr>
        <w:t>122:</w:t>
      </w:r>
      <w:r w:rsidRPr="00F91AD6">
        <w:t xml:space="preserve"> 480-489.</w:t>
      </w:r>
    </w:p>
    <w:p w14:paraId="3F71DD72" w14:textId="77777777" w:rsidR="00F91AD6" w:rsidRPr="00F91AD6" w:rsidRDefault="00F91AD6" w:rsidP="00F91AD6">
      <w:pPr>
        <w:pStyle w:val="EndNoteBibliography"/>
      </w:pPr>
    </w:p>
    <w:p w14:paraId="0448544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3.</w:t>
      </w:r>
      <w:r w:rsidRPr="00F91AD6">
        <w:tab/>
        <w:t>Sieber F, Neufeld KJ, Gottschalk A, Bigelow GE, Oh ES, Rosenberg PB</w:t>
      </w:r>
      <w:r w:rsidRPr="00F91AD6">
        <w:rPr>
          <w:i/>
        </w:rPr>
        <w:t>, et al.</w:t>
      </w:r>
      <w:r w:rsidRPr="00F91AD6">
        <w:t xml:space="preserve"> Depth of sedation as an interventional target to reduce postoperative delirium: mortality and functional outcomes of the Strategy to Reduce the Incidence of Postoperative Delirium in Elderly Patients randomised clinical trial. </w:t>
      </w:r>
      <w:r w:rsidRPr="00F91AD6">
        <w:rPr>
          <w:i/>
        </w:rPr>
        <w:t>British Journal of Anaesthesia</w:t>
      </w:r>
      <w:r w:rsidRPr="00F91AD6">
        <w:t xml:space="preserve"> 2019;</w:t>
      </w:r>
      <w:r w:rsidRPr="00F91AD6">
        <w:rPr>
          <w:b/>
        </w:rPr>
        <w:t>122:</w:t>
      </w:r>
      <w:r w:rsidRPr="00F91AD6">
        <w:t xml:space="preserve"> 480-489.</w:t>
      </w:r>
    </w:p>
    <w:p w14:paraId="5C6B8825" w14:textId="77777777" w:rsidR="00F91AD6" w:rsidRPr="00F91AD6" w:rsidRDefault="00F91AD6" w:rsidP="00F91AD6">
      <w:pPr>
        <w:pStyle w:val="EndNoteBibliography"/>
      </w:pPr>
    </w:p>
    <w:p w14:paraId="597AACD2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4.</w:t>
      </w:r>
      <w:r w:rsidRPr="00F91AD6">
        <w:tab/>
        <w:t xml:space="preserve">Silva L, Santos M, Moura R, Oliveira A, Veríssimo R. Nutritional assessment in a Portuguese orthogeriatric unit. </w:t>
      </w:r>
      <w:r w:rsidRPr="00F91AD6">
        <w:rPr>
          <w:i/>
        </w:rPr>
        <w:t>European Geriatric Medicine</w:t>
      </w:r>
      <w:r w:rsidRPr="00F91AD6">
        <w:t xml:space="preserve"> 2020;</w:t>
      </w:r>
      <w:r w:rsidRPr="00F91AD6">
        <w:rPr>
          <w:b/>
        </w:rPr>
        <w:t>11:</w:t>
      </w:r>
      <w:r w:rsidRPr="00F91AD6">
        <w:t xml:space="preserve"> S258.</w:t>
      </w:r>
    </w:p>
    <w:p w14:paraId="348ABAD3" w14:textId="77777777" w:rsidR="00F91AD6" w:rsidRPr="00F91AD6" w:rsidRDefault="00F91AD6" w:rsidP="00F91AD6">
      <w:pPr>
        <w:pStyle w:val="EndNoteBibliography"/>
      </w:pPr>
    </w:p>
    <w:p w14:paraId="0613386C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5.</w:t>
      </w:r>
      <w:r w:rsidRPr="00F91AD6">
        <w:tab/>
        <w:t>Sim SD, Sim YE, Tay K, Howe TS, Png MA, Chang CCP</w:t>
      </w:r>
      <w:r w:rsidRPr="00F91AD6">
        <w:rPr>
          <w:i/>
        </w:rPr>
        <w:t>, et al.</w:t>
      </w:r>
      <w:r w:rsidRPr="00F91AD6">
        <w:t xml:space="preserve"> Preoperative hypoalbuminemia: Poor functional outcomes and quality of life after hip fracture surgery. </w:t>
      </w:r>
      <w:r w:rsidRPr="00F91AD6">
        <w:rPr>
          <w:i/>
        </w:rPr>
        <w:t>Bone</w:t>
      </w:r>
      <w:r w:rsidRPr="00F91AD6">
        <w:t xml:space="preserve"> 2021;</w:t>
      </w:r>
      <w:r w:rsidRPr="00F91AD6">
        <w:rPr>
          <w:b/>
        </w:rPr>
        <w:t>143:</w:t>
      </w:r>
      <w:r w:rsidRPr="00F91AD6">
        <w:t xml:space="preserve"> 115567.</w:t>
      </w:r>
    </w:p>
    <w:p w14:paraId="7E44AB65" w14:textId="77777777" w:rsidR="00F91AD6" w:rsidRPr="00F91AD6" w:rsidRDefault="00F91AD6" w:rsidP="00F91AD6">
      <w:pPr>
        <w:pStyle w:val="EndNoteBibliography"/>
      </w:pPr>
    </w:p>
    <w:p w14:paraId="06712B0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6.</w:t>
      </w:r>
      <w:r w:rsidRPr="00F91AD6">
        <w:tab/>
        <w:t xml:space="preserve">Slatnick L, Maalouf N, Nguyen BN, Dolezal C. Determinants of calcium supplementation at discharge from inpatient rehabilitation after hip fracture. </w:t>
      </w:r>
      <w:r w:rsidRPr="00F91AD6">
        <w:rPr>
          <w:i/>
        </w:rPr>
        <w:t>PM and R</w:t>
      </w:r>
      <w:r w:rsidRPr="00F91AD6">
        <w:t xml:space="preserve"> 2014;</w:t>
      </w:r>
      <w:r w:rsidRPr="00F91AD6">
        <w:rPr>
          <w:b/>
        </w:rPr>
        <w:t>6:</w:t>
      </w:r>
      <w:r w:rsidRPr="00F91AD6">
        <w:t xml:space="preserve"> S220.</w:t>
      </w:r>
    </w:p>
    <w:p w14:paraId="044F0852" w14:textId="77777777" w:rsidR="00F91AD6" w:rsidRPr="00F91AD6" w:rsidRDefault="00F91AD6" w:rsidP="00F91AD6">
      <w:pPr>
        <w:pStyle w:val="EndNoteBibliography"/>
      </w:pPr>
    </w:p>
    <w:p w14:paraId="44F5C34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7.</w:t>
      </w:r>
      <w:r w:rsidRPr="00F91AD6">
        <w:tab/>
        <w:t xml:space="preserve">Slatnick L, Maalouf N, Nguyen BN, Dolezal C. Functional independence measure scores fail to identify patients who die following hip fracture. </w:t>
      </w:r>
      <w:r w:rsidRPr="00F91AD6">
        <w:rPr>
          <w:i/>
        </w:rPr>
        <w:t>PM and R</w:t>
      </w:r>
      <w:r w:rsidRPr="00F91AD6">
        <w:t xml:space="preserve"> 2014;</w:t>
      </w:r>
      <w:r w:rsidRPr="00F91AD6">
        <w:rPr>
          <w:b/>
        </w:rPr>
        <w:t>6:</w:t>
      </w:r>
      <w:r w:rsidRPr="00F91AD6">
        <w:t xml:space="preserve"> S220.</w:t>
      </w:r>
    </w:p>
    <w:p w14:paraId="6F2BD736" w14:textId="77777777" w:rsidR="00F91AD6" w:rsidRPr="00F91AD6" w:rsidRDefault="00F91AD6" w:rsidP="00F91AD6">
      <w:pPr>
        <w:pStyle w:val="EndNoteBibliography"/>
      </w:pPr>
    </w:p>
    <w:p w14:paraId="2152AC0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8.</w:t>
      </w:r>
      <w:r w:rsidRPr="00F91AD6">
        <w:tab/>
        <w:t xml:space="preserve">Smolle MA, Hörlesberger N, Maurer-Ertl W, Puchwein P, Seibert FJ, Leithner A. Periprosthetic fractures of hip and knee–A morbidity and mortality analysis. </w:t>
      </w:r>
      <w:r w:rsidRPr="00F91AD6">
        <w:rPr>
          <w:i/>
        </w:rPr>
        <w:t>Injury</w:t>
      </w:r>
      <w:r w:rsidRPr="00F91AD6">
        <w:t xml:space="preserve"> 2021.</w:t>
      </w:r>
    </w:p>
    <w:p w14:paraId="12FE07D8" w14:textId="77777777" w:rsidR="00F91AD6" w:rsidRPr="00F91AD6" w:rsidRDefault="00F91AD6" w:rsidP="00F91AD6">
      <w:pPr>
        <w:pStyle w:val="EndNoteBibliography"/>
      </w:pPr>
    </w:p>
    <w:p w14:paraId="5443F32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49.</w:t>
      </w:r>
      <w:r w:rsidRPr="00F91AD6">
        <w:tab/>
        <w:t xml:space="preserve">Steihaug OM, Gjesdal CG, Bogen B, Kristoffersen MH, Lien G, Ranhoff AH. Sarcopenia in patients with hip fracture: A multicenter cross-sectional study. </w:t>
      </w:r>
      <w:r w:rsidRPr="00F91AD6">
        <w:rPr>
          <w:i/>
        </w:rPr>
        <w:t>PLoS One</w:t>
      </w:r>
      <w:r w:rsidRPr="00F91AD6">
        <w:t xml:space="preserve"> 2017;</w:t>
      </w:r>
      <w:r w:rsidRPr="00F91AD6">
        <w:rPr>
          <w:b/>
        </w:rPr>
        <w:t>12:</w:t>
      </w:r>
      <w:r w:rsidRPr="00F91AD6">
        <w:t xml:space="preserve"> e0184780.</w:t>
      </w:r>
    </w:p>
    <w:p w14:paraId="48CDA2A2" w14:textId="77777777" w:rsidR="00F91AD6" w:rsidRPr="00F91AD6" w:rsidRDefault="00F91AD6" w:rsidP="00F91AD6">
      <w:pPr>
        <w:pStyle w:val="EndNoteBibliography"/>
      </w:pPr>
    </w:p>
    <w:p w14:paraId="2F7E765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0.</w:t>
      </w:r>
      <w:r w:rsidRPr="00F91AD6">
        <w:tab/>
        <w:t>Sun CS, Zheng X, Guo KJ, Li DY, Li CY, Wang Y</w:t>
      </w:r>
      <w:r w:rsidRPr="00F91AD6">
        <w:rPr>
          <w:i/>
        </w:rPr>
        <w:t>, et al.</w:t>
      </w:r>
      <w:r w:rsidRPr="00F91AD6">
        <w:t xml:space="preserve"> Relationship between low basal metabolic rate and mortality in older adults with hip fractures. </w:t>
      </w:r>
      <w:r w:rsidRPr="00F91AD6">
        <w:rPr>
          <w:i/>
        </w:rPr>
        <w:t>Chinese Journal of Tissue Engineering Research</w:t>
      </w:r>
      <w:r w:rsidRPr="00F91AD6">
        <w:t xml:space="preserve"> 2018;</w:t>
      </w:r>
      <w:r w:rsidRPr="00F91AD6">
        <w:rPr>
          <w:b/>
        </w:rPr>
        <w:t>22:</w:t>
      </w:r>
      <w:r w:rsidRPr="00F91AD6">
        <w:t xml:space="preserve"> 2467-2471.</w:t>
      </w:r>
    </w:p>
    <w:p w14:paraId="7F0CE826" w14:textId="77777777" w:rsidR="00F91AD6" w:rsidRPr="00F91AD6" w:rsidRDefault="00F91AD6" w:rsidP="00F91AD6">
      <w:pPr>
        <w:pStyle w:val="EndNoteBibliography"/>
      </w:pPr>
    </w:p>
    <w:p w14:paraId="24ADB25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1.</w:t>
      </w:r>
      <w:r w:rsidRPr="00F91AD6">
        <w:tab/>
        <w:t>Svenøy S, Westberg M, Figved W, Valland H, Brun OC, Wangen H</w:t>
      </w:r>
      <w:r w:rsidRPr="00F91AD6">
        <w:rPr>
          <w:i/>
        </w:rPr>
        <w:t>, et al.</w:t>
      </w:r>
      <w:r w:rsidRPr="00F91AD6">
        <w:t xml:space="preserve"> Posterior versus lateral approach for hemiarthroplasty after femoral neck fracture: Early complications in a prospective cohort of 583 patients. </w:t>
      </w:r>
      <w:r w:rsidRPr="00F91AD6">
        <w:rPr>
          <w:i/>
        </w:rPr>
        <w:t>Injury</w:t>
      </w:r>
      <w:r w:rsidRPr="00F91AD6">
        <w:t xml:space="preserve"> 2017;</w:t>
      </w:r>
      <w:r w:rsidRPr="00F91AD6">
        <w:rPr>
          <w:b/>
        </w:rPr>
        <w:t>48:</w:t>
      </w:r>
      <w:r w:rsidRPr="00F91AD6">
        <w:t xml:space="preserve"> 1565-1569.</w:t>
      </w:r>
    </w:p>
    <w:p w14:paraId="24F8FDF2" w14:textId="77777777" w:rsidR="00F91AD6" w:rsidRPr="00F91AD6" w:rsidRDefault="00F91AD6" w:rsidP="00F91AD6">
      <w:pPr>
        <w:pStyle w:val="EndNoteBibliography"/>
      </w:pPr>
    </w:p>
    <w:p w14:paraId="579DC02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2.</w:t>
      </w:r>
      <w:r w:rsidRPr="00F91AD6">
        <w:tab/>
        <w:t>Syed Ahmad Kabeer SJ, Mohd Farid M, Nur Atiqah MJ, Zulaikha Z, Mohammad Rostam S, Ikhwan S</w:t>
      </w:r>
      <w:r w:rsidRPr="00F91AD6">
        <w:rPr>
          <w:i/>
        </w:rPr>
        <w:t>, et al.</w:t>
      </w:r>
      <w:r w:rsidRPr="00F91AD6">
        <w:t xml:space="preserve"> Correlation of FRAX risk score and hip fragility fractures in elderly patients. </w:t>
      </w:r>
      <w:r w:rsidRPr="00F91AD6">
        <w:rPr>
          <w:i/>
        </w:rPr>
        <w:t>Malaysian Orthopaedic Journal</w:t>
      </w:r>
      <w:r w:rsidRPr="00F91AD6">
        <w:t xml:space="preserve"> 2018;</w:t>
      </w:r>
      <w:r w:rsidRPr="00F91AD6">
        <w:rPr>
          <w:b/>
        </w:rPr>
        <w:t>12</w:t>
      </w:r>
      <w:r w:rsidRPr="00F91AD6">
        <w:t>.</w:t>
      </w:r>
    </w:p>
    <w:p w14:paraId="65F4A127" w14:textId="77777777" w:rsidR="00F91AD6" w:rsidRPr="00F91AD6" w:rsidRDefault="00F91AD6" w:rsidP="00F91AD6">
      <w:pPr>
        <w:pStyle w:val="EndNoteBibliography"/>
      </w:pPr>
    </w:p>
    <w:p w14:paraId="1C12F2E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3.</w:t>
      </w:r>
      <w:r w:rsidRPr="00F91AD6">
        <w:tab/>
        <w:t xml:space="preserve">Szpalski M, Jean-Charles L, Sibilla F, Costes S, Rigal J, Vienney C. Evaluation of a new prevention dedicated osteosynthesis device indicated to prevent hip fracture. </w:t>
      </w:r>
      <w:r w:rsidRPr="00F91AD6">
        <w:rPr>
          <w:i/>
        </w:rPr>
        <w:t>Osteoporosis International</w:t>
      </w:r>
      <w:r w:rsidRPr="00F91AD6">
        <w:t xml:space="preserve"> 2014;</w:t>
      </w:r>
      <w:r w:rsidRPr="00F91AD6">
        <w:rPr>
          <w:b/>
        </w:rPr>
        <w:t>25:</w:t>
      </w:r>
      <w:r w:rsidRPr="00F91AD6">
        <w:t xml:space="preserve"> 584.</w:t>
      </w:r>
    </w:p>
    <w:p w14:paraId="3B3AF77B" w14:textId="77777777" w:rsidR="00F91AD6" w:rsidRPr="00F91AD6" w:rsidRDefault="00F91AD6" w:rsidP="00F91AD6">
      <w:pPr>
        <w:pStyle w:val="EndNoteBibliography"/>
      </w:pPr>
    </w:p>
    <w:p w14:paraId="6BC109C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4.</w:t>
      </w:r>
      <w:r w:rsidRPr="00F91AD6">
        <w:tab/>
        <w:t xml:space="preserve">Szpalski M, Le Huec JC, Sibilla F, Costes S, Winzenreith R, Vienney C. Impact evaluation ofa hip fracture prevention device. </w:t>
      </w:r>
      <w:r w:rsidRPr="00F91AD6">
        <w:rPr>
          <w:i/>
        </w:rPr>
        <w:t>Osteoporosis International</w:t>
      </w:r>
      <w:r w:rsidRPr="00F91AD6">
        <w:t xml:space="preserve"> 2014;</w:t>
      </w:r>
      <w:r w:rsidRPr="00F91AD6">
        <w:rPr>
          <w:b/>
        </w:rPr>
        <w:t>25:</w:t>
      </w:r>
      <w:r w:rsidRPr="00F91AD6">
        <w:t xml:space="preserve"> S161-S162.</w:t>
      </w:r>
    </w:p>
    <w:p w14:paraId="14CAE9D4" w14:textId="77777777" w:rsidR="00F91AD6" w:rsidRPr="00F91AD6" w:rsidRDefault="00F91AD6" w:rsidP="00F91AD6">
      <w:pPr>
        <w:pStyle w:val="EndNoteBibliography"/>
      </w:pPr>
    </w:p>
    <w:p w14:paraId="1BFF81B5" w14:textId="00F4E3BA" w:rsidR="00F91AD6" w:rsidRPr="00F91AD6" w:rsidRDefault="00F91AD6" w:rsidP="00F91AD6">
      <w:pPr>
        <w:pStyle w:val="EndNoteBibliography"/>
        <w:ind w:left="720" w:hanging="720"/>
      </w:pPr>
      <w:r w:rsidRPr="00F91AD6">
        <w:t>155.</w:t>
      </w:r>
      <w:r w:rsidRPr="00F91AD6">
        <w:tab/>
        <w:t>Tctr. A comparison of efficacy between low dose dexmedetomidine and propofol for prophylaxis postoperative delirium in elderly patients undergoing fracture hip surgery. 2018.</w:t>
      </w:r>
    </w:p>
    <w:p w14:paraId="43812203" w14:textId="77777777" w:rsidR="00F91AD6" w:rsidRPr="00F91AD6" w:rsidRDefault="00F91AD6" w:rsidP="00F91AD6">
      <w:pPr>
        <w:pStyle w:val="EndNoteBibliography"/>
      </w:pPr>
    </w:p>
    <w:p w14:paraId="22A14F0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6.</w:t>
      </w:r>
      <w:r w:rsidRPr="00F91AD6">
        <w:tab/>
        <w:t xml:space="preserve">Thörling J, Ljungqvist O, Sköldenberg O, Hammarqvist F. No association between preoperative impaired glucose control and postoperative adverse events following hip fracture surgery - A single-centre observational cohort study. </w:t>
      </w:r>
      <w:r w:rsidRPr="00F91AD6">
        <w:rPr>
          <w:i/>
        </w:rPr>
        <w:t>Clin Nutr</w:t>
      </w:r>
      <w:r w:rsidRPr="00F91AD6">
        <w:t xml:space="preserve"> 2021;</w:t>
      </w:r>
      <w:r w:rsidRPr="00F91AD6">
        <w:rPr>
          <w:b/>
        </w:rPr>
        <w:t>40:</w:t>
      </w:r>
      <w:r w:rsidRPr="00F91AD6">
        <w:t xml:space="preserve"> 1348-1354.</w:t>
      </w:r>
    </w:p>
    <w:p w14:paraId="6549EFCE" w14:textId="77777777" w:rsidR="00F91AD6" w:rsidRPr="00F91AD6" w:rsidRDefault="00F91AD6" w:rsidP="00F91AD6">
      <w:pPr>
        <w:pStyle w:val="EndNoteBibliography"/>
      </w:pPr>
    </w:p>
    <w:p w14:paraId="5D64B0A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7.</w:t>
      </w:r>
      <w:r w:rsidRPr="00F91AD6">
        <w:tab/>
        <w:t xml:space="preserve">Udombhornprabha A, Boonhong J, Tejapongvorachai T, Komoltri C, Sermsri S. Quality of life for thai hip fracture patients: Assessments with medical outcomes study, A 36-item short form survey (MOS SF-36) and one-year health care resource utilization in a public hospital. </w:t>
      </w:r>
      <w:r w:rsidRPr="00F91AD6">
        <w:rPr>
          <w:i/>
        </w:rPr>
        <w:t>Value Health</w:t>
      </w:r>
      <w:r w:rsidRPr="00F91AD6">
        <w:t xml:space="preserve"> 2011;</w:t>
      </w:r>
      <w:r w:rsidRPr="00F91AD6">
        <w:rPr>
          <w:b/>
        </w:rPr>
        <w:t>14:</w:t>
      </w:r>
      <w:r w:rsidRPr="00F91AD6">
        <w:t xml:space="preserve"> A314.</w:t>
      </w:r>
    </w:p>
    <w:p w14:paraId="10C4E10A" w14:textId="77777777" w:rsidR="00F91AD6" w:rsidRPr="00F91AD6" w:rsidRDefault="00F91AD6" w:rsidP="00F91AD6">
      <w:pPr>
        <w:pStyle w:val="EndNoteBibliography"/>
      </w:pPr>
    </w:p>
    <w:p w14:paraId="70F5976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8.</w:t>
      </w:r>
      <w:r w:rsidRPr="00F91AD6">
        <w:tab/>
        <w:t xml:space="preserve">Van Haecke A, Viste A, Desmarchelier R, Roy P, Mercier M, Fessy MH. Incidence and risk factors for bilateral proximal femoral fractures. </w:t>
      </w:r>
      <w:r w:rsidRPr="00F91AD6">
        <w:rPr>
          <w:i/>
        </w:rPr>
        <w:t>Orthop Traumatol Surg Res</w:t>
      </w:r>
      <w:r w:rsidRPr="00F91AD6">
        <w:t xml:space="preserve"> 2021</w:t>
      </w:r>
      <w:r w:rsidRPr="00F91AD6">
        <w:rPr>
          <w:b/>
        </w:rPr>
        <w:t>:</w:t>
      </w:r>
      <w:r w:rsidRPr="00F91AD6">
        <w:t xml:space="preserve"> 102887.</w:t>
      </w:r>
    </w:p>
    <w:p w14:paraId="42537892" w14:textId="77777777" w:rsidR="00F91AD6" w:rsidRPr="00F91AD6" w:rsidRDefault="00F91AD6" w:rsidP="00F91AD6">
      <w:pPr>
        <w:pStyle w:val="EndNoteBibliography"/>
      </w:pPr>
    </w:p>
    <w:p w14:paraId="2F415BE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59.</w:t>
      </w:r>
      <w:r w:rsidRPr="00F91AD6">
        <w:tab/>
        <w:t xml:space="preserve">van Laarhoven SN, Vles GF, van Haaren EH, Schotanus MGM, van Hemert WLW. Tapered, fluted, modular, titanium stems in Vancouver B periprosthetic femoral fractures: an analysis of 87 consecutive revisions. </w:t>
      </w:r>
      <w:r w:rsidRPr="00F91AD6">
        <w:rPr>
          <w:i/>
        </w:rPr>
        <w:t>Hip Int</w:t>
      </w:r>
      <w:r w:rsidRPr="00F91AD6">
        <w:t xml:space="preserve"> 2020</w:t>
      </w:r>
      <w:r w:rsidRPr="00F91AD6">
        <w:rPr>
          <w:b/>
        </w:rPr>
        <w:t>:</w:t>
      </w:r>
      <w:r w:rsidRPr="00F91AD6">
        <w:t xml:space="preserve"> 1120700020904933.</w:t>
      </w:r>
    </w:p>
    <w:p w14:paraId="44F3A4C5" w14:textId="77777777" w:rsidR="00F91AD6" w:rsidRPr="00F91AD6" w:rsidRDefault="00F91AD6" w:rsidP="00F91AD6">
      <w:pPr>
        <w:pStyle w:val="EndNoteBibliography"/>
      </w:pPr>
    </w:p>
    <w:p w14:paraId="2EED0FBA" w14:textId="77777777" w:rsidR="00F91AD6" w:rsidRPr="00F91AD6" w:rsidRDefault="00F91AD6" w:rsidP="00F91AD6">
      <w:pPr>
        <w:pStyle w:val="EndNoteBibliography"/>
        <w:ind w:left="720" w:hanging="720"/>
      </w:pPr>
      <w:r w:rsidRPr="00F91AD6">
        <w:lastRenderedPageBreak/>
        <w:t>160.</w:t>
      </w:r>
      <w:r w:rsidRPr="00F91AD6">
        <w:tab/>
        <w:t>Wactawski-Wende J, Larson JC, Cauley J, Chen Z, Jackson R, LaCroix A</w:t>
      </w:r>
      <w:r w:rsidRPr="00F91AD6">
        <w:rPr>
          <w:i/>
        </w:rPr>
        <w:t>, et al.</w:t>
      </w:r>
      <w:r w:rsidRPr="00F91AD6">
        <w:t xml:space="preserve"> Physical activity and incident fracture in postmenopausal women: The women's health initiative observational study. </w:t>
      </w:r>
      <w:r w:rsidRPr="00F91AD6">
        <w:rPr>
          <w:i/>
        </w:rPr>
        <w:t>Journal of Bone and Mineral Research</w:t>
      </w:r>
      <w:r w:rsidRPr="00F91AD6">
        <w:t xml:space="preserve"> 2012;</w:t>
      </w:r>
      <w:r w:rsidRPr="00F91AD6">
        <w:rPr>
          <w:b/>
        </w:rPr>
        <w:t>27</w:t>
      </w:r>
      <w:r w:rsidRPr="00F91AD6">
        <w:t>.</w:t>
      </w:r>
    </w:p>
    <w:p w14:paraId="119469B1" w14:textId="77777777" w:rsidR="00F91AD6" w:rsidRPr="00F91AD6" w:rsidRDefault="00F91AD6" w:rsidP="00F91AD6">
      <w:pPr>
        <w:pStyle w:val="EndNoteBibliography"/>
      </w:pPr>
    </w:p>
    <w:p w14:paraId="29E8A6CB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1.</w:t>
      </w:r>
      <w:r w:rsidRPr="00F91AD6">
        <w:tab/>
        <w:t>Watanabe H, Minagawa Y, Suzuki I, Kitamura K, Watanabe Y, Kabasawa K</w:t>
      </w:r>
      <w:r w:rsidRPr="00F91AD6">
        <w:rPr>
          <w:i/>
        </w:rPr>
        <w:t>, et al.</w:t>
      </w:r>
      <w:r w:rsidRPr="00F91AD6">
        <w:t xml:space="preserve"> Secular changes in bone mineral density of adult Japanese women from 1995 to 2013. </w:t>
      </w:r>
      <w:r w:rsidRPr="00F91AD6">
        <w:rPr>
          <w:i/>
        </w:rPr>
        <w:t>Fukushima J Med Sci</w:t>
      </w:r>
      <w:r w:rsidRPr="00F91AD6">
        <w:t xml:space="preserve"> 2021.</w:t>
      </w:r>
    </w:p>
    <w:p w14:paraId="65277D0A" w14:textId="77777777" w:rsidR="00F91AD6" w:rsidRPr="00F91AD6" w:rsidRDefault="00F91AD6" w:rsidP="00F91AD6">
      <w:pPr>
        <w:pStyle w:val="EndNoteBibliography"/>
      </w:pPr>
    </w:p>
    <w:p w14:paraId="4FEA4F5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2.</w:t>
      </w:r>
      <w:r w:rsidRPr="00F91AD6">
        <w:tab/>
        <w:t>Wise BL, Parimi N, Zhang Y, Cawthon PM, Barrett-Connor E, Ensrud K</w:t>
      </w:r>
      <w:r w:rsidRPr="00F91AD6">
        <w:rPr>
          <w:i/>
        </w:rPr>
        <w:t>, et al.</w:t>
      </w:r>
      <w:r w:rsidRPr="00F91AD6">
        <w:t xml:space="preserve"> Elderly men with hip osteoarthritis are frail and frailty remains after total hip replacement in the mros cohort. </w:t>
      </w:r>
      <w:r w:rsidRPr="00F91AD6">
        <w:rPr>
          <w:i/>
        </w:rPr>
        <w:t>Osteoarthritis and Cartilage</w:t>
      </w:r>
      <w:r w:rsidRPr="00F91AD6">
        <w:t xml:space="preserve"> 2011;</w:t>
      </w:r>
      <w:r w:rsidRPr="00F91AD6">
        <w:rPr>
          <w:b/>
        </w:rPr>
        <w:t>19:</w:t>
      </w:r>
      <w:r w:rsidRPr="00F91AD6">
        <w:t xml:space="preserve"> S154.</w:t>
      </w:r>
    </w:p>
    <w:p w14:paraId="093D38E2" w14:textId="77777777" w:rsidR="00F91AD6" w:rsidRPr="00F91AD6" w:rsidRDefault="00F91AD6" w:rsidP="00F91AD6">
      <w:pPr>
        <w:pStyle w:val="EndNoteBibliography"/>
      </w:pPr>
    </w:p>
    <w:p w14:paraId="127FCD4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3.</w:t>
      </w:r>
      <w:r w:rsidRPr="00F91AD6">
        <w:tab/>
        <w:t xml:space="preserve">Yang RS, Chao CT, Huang WJ, Chan DC. A multicentre cohort study of risk factors for mortality, falls, and recurrent fractures among patients under fracture liaison service. </w:t>
      </w:r>
      <w:r w:rsidRPr="00F91AD6">
        <w:rPr>
          <w:i/>
        </w:rPr>
        <w:t>Osteoporosis International</w:t>
      </w:r>
      <w:r w:rsidRPr="00F91AD6">
        <w:t xml:space="preserve"> 2019;</w:t>
      </w:r>
      <w:r w:rsidRPr="00F91AD6">
        <w:rPr>
          <w:b/>
        </w:rPr>
        <w:t>30:</w:t>
      </w:r>
      <w:r w:rsidRPr="00F91AD6">
        <w:t xml:space="preserve"> S82.</w:t>
      </w:r>
    </w:p>
    <w:p w14:paraId="689864A2" w14:textId="77777777" w:rsidR="00F91AD6" w:rsidRPr="00F91AD6" w:rsidRDefault="00F91AD6" w:rsidP="00F91AD6">
      <w:pPr>
        <w:pStyle w:val="EndNoteBibliography"/>
      </w:pPr>
    </w:p>
    <w:p w14:paraId="3B3FB50C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4.</w:t>
      </w:r>
      <w:r w:rsidRPr="00F91AD6">
        <w:tab/>
        <w:t xml:space="preserve">Yang RS, Yang TH, Huang WJ, Chan DC. Impact of medication use pattern on 2-year outcomes of fracture liaison service patients. </w:t>
      </w:r>
      <w:r w:rsidRPr="00F91AD6">
        <w:rPr>
          <w:i/>
        </w:rPr>
        <w:t>Osteoporosis International</w:t>
      </w:r>
      <w:r w:rsidRPr="00F91AD6">
        <w:t xml:space="preserve"> 2019;</w:t>
      </w:r>
      <w:r w:rsidRPr="00F91AD6">
        <w:rPr>
          <w:b/>
        </w:rPr>
        <w:t>30:</w:t>
      </w:r>
      <w:r w:rsidRPr="00F91AD6">
        <w:t xml:space="preserve"> S374.</w:t>
      </w:r>
    </w:p>
    <w:p w14:paraId="32B41817" w14:textId="77777777" w:rsidR="00F91AD6" w:rsidRPr="00F91AD6" w:rsidRDefault="00F91AD6" w:rsidP="00F91AD6">
      <w:pPr>
        <w:pStyle w:val="EndNoteBibliography"/>
      </w:pPr>
    </w:p>
    <w:p w14:paraId="57BA2C0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5.</w:t>
      </w:r>
      <w:r w:rsidRPr="00F91AD6">
        <w:tab/>
        <w:t xml:space="preserve">Yong E. Hip fractures and mediators of low bone mineral density in multi-ethnic Singapore women. </w:t>
      </w:r>
      <w:r w:rsidRPr="00F91AD6">
        <w:rPr>
          <w:i/>
        </w:rPr>
        <w:t>Osteoporosis International</w:t>
      </w:r>
      <w:r w:rsidRPr="00F91AD6">
        <w:t xml:space="preserve"> 2019;</w:t>
      </w:r>
      <w:r w:rsidRPr="00F91AD6">
        <w:rPr>
          <w:b/>
        </w:rPr>
        <w:t>30:</w:t>
      </w:r>
      <w:r w:rsidRPr="00F91AD6">
        <w:t xml:space="preserve"> S449.</w:t>
      </w:r>
    </w:p>
    <w:p w14:paraId="1F85B0E4" w14:textId="77777777" w:rsidR="00F91AD6" w:rsidRPr="00F91AD6" w:rsidRDefault="00F91AD6" w:rsidP="00F91AD6">
      <w:pPr>
        <w:pStyle w:val="EndNoteBibliography"/>
      </w:pPr>
    </w:p>
    <w:p w14:paraId="2F5CA06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6.</w:t>
      </w:r>
      <w:r w:rsidRPr="00F91AD6">
        <w:tab/>
        <w:t xml:space="preserve">Zerbini CAF, Szejnfeld VL, Abergaria BH, McCloskey EV, Johansson H, Kanis JA. Incidence of hip fracture in Brazil and the development of a FRAX model. </w:t>
      </w:r>
      <w:r w:rsidRPr="00F91AD6">
        <w:rPr>
          <w:i/>
        </w:rPr>
        <w:t>Archives of Osteoporosis</w:t>
      </w:r>
      <w:r w:rsidRPr="00F91AD6">
        <w:t xml:space="preserve"> 2015;</w:t>
      </w:r>
      <w:r w:rsidRPr="00F91AD6">
        <w:rPr>
          <w:b/>
        </w:rPr>
        <w:t>10</w:t>
      </w:r>
      <w:r w:rsidRPr="00F91AD6">
        <w:t>.</w:t>
      </w:r>
    </w:p>
    <w:p w14:paraId="4278DD91" w14:textId="77777777" w:rsidR="00F91AD6" w:rsidRPr="00F91AD6" w:rsidRDefault="00F91AD6" w:rsidP="00F91AD6">
      <w:pPr>
        <w:pStyle w:val="EndNoteBibliography"/>
      </w:pPr>
    </w:p>
    <w:p w14:paraId="3F254BC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7.</w:t>
      </w:r>
      <w:r w:rsidRPr="00F91AD6">
        <w:tab/>
        <w:t>Ziebart C, Adachi JD, Ashe MC, Bleakney RR, Cheung AM, Gibbs JC</w:t>
      </w:r>
      <w:r w:rsidRPr="00F91AD6">
        <w:rPr>
          <w:i/>
        </w:rPr>
        <w:t>, et al.</w:t>
      </w:r>
      <w:r w:rsidRPr="00F91AD6">
        <w:t xml:space="preserve"> Exploring the association between number, severity, location of fracture, and occiput-to-wall distance. </w:t>
      </w:r>
      <w:r w:rsidRPr="00F91AD6">
        <w:rPr>
          <w:i/>
        </w:rPr>
        <w:t>Arch Osteoporos</w:t>
      </w:r>
      <w:r w:rsidRPr="00F91AD6">
        <w:t xml:space="preserve"> 2019;</w:t>
      </w:r>
      <w:r w:rsidRPr="00F91AD6">
        <w:rPr>
          <w:b/>
        </w:rPr>
        <w:t>14:</w:t>
      </w:r>
      <w:r w:rsidRPr="00F91AD6">
        <w:t xml:space="preserve"> 27.</w:t>
      </w:r>
    </w:p>
    <w:p w14:paraId="0A63E97D" w14:textId="77777777" w:rsidR="00F91AD6" w:rsidRPr="00F91AD6" w:rsidRDefault="00F91AD6" w:rsidP="00F91AD6">
      <w:pPr>
        <w:pStyle w:val="EndNoteBibliography"/>
      </w:pPr>
    </w:p>
    <w:p w14:paraId="607C131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8.</w:t>
      </w:r>
      <w:r w:rsidRPr="00F91AD6">
        <w:tab/>
        <w:t xml:space="preserve">Nissen FI, Andreasen C, Borgen TT, Bjørnerem Å, Hansen AK. Cortical bone structure of the proximal femur and incident fractures. </w:t>
      </w:r>
      <w:r w:rsidRPr="00F91AD6">
        <w:rPr>
          <w:i/>
        </w:rPr>
        <w:t>Bone</w:t>
      </w:r>
      <w:r w:rsidRPr="00F91AD6">
        <w:t xml:space="preserve"> 2021</w:t>
      </w:r>
      <w:r w:rsidRPr="00F91AD6">
        <w:rPr>
          <w:b/>
        </w:rPr>
        <w:t>:</w:t>
      </w:r>
      <w:r w:rsidRPr="00F91AD6">
        <w:t xml:space="preserve"> 116284.</w:t>
      </w:r>
    </w:p>
    <w:p w14:paraId="1327B491" w14:textId="77777777" w:rsidR="00F91AD6" w:rsidRPr="00F91AD6" w:rsidRDefault="00F91AD6" w:rsidP="00F91AD6">
      <w:pPr>
        <w:pStyle w:val="EndNoteBibliography"/>
      </w:pPr>
    </w:p>
    <w:p w14:paraId="4F3DCF2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69.</w:t>
      </w:r>
      <w:r w:rsidRPr="00F91AD6">
        <w:tab/>
        <w:t>Prieto-Alhambra D, Tebé C, Pallisó F, Judge A, Arden NK, Cooper C</w:t>
      </w:r>
      <w:r w:rsidRPr="00F91AD6">
        <w:rPr>
          <w:i/>
        </w:rPr>
        <w:t>, et al.</w:t>
      </w:r>
      <w:r w:rsidRPr="00F91AD6">
        <w:t xml:space="preserve"> Predictors of post-operative mortality following total hip arthroplasty surgery: A population-based cohort study. </w:t>
      </w:r>
      <w:r w:rsidRPr="00F91AD6">
        <w:rPr>
          <w:i/>
        </w:rPr>
        <w:t>Osteoporosis International</w:t>
      </w:r>
      <w:r w:rsidRPr="00F91AD6">
        <w:t xml:space="preserve"> 2015;</w:t>
      </w:r>
      <w:r w:rsidRPr="00F91AD6">
        <w:rPr>
          <w:b/>
        </w:rPr>
        <w:t>26:</w:t>
      </w:r>
      <w:r w:rsidRPr="00F91AD6">
        <w:t xml:space="preserve"> S44-S45.</w:t>
      </w:r>
    </w:p>
    <w:p w14:paraId="06BA348F" w14:textId="77777777" w:rsidR="00F91AD6" w:rsidRPr="00F91AD6" w:rsidRDefault="00F91AD6" w:rsidP="00F91AD6">
      <w:pPr>
        <w:pStyle w:val="EndNoteBibliography"/>
      </w:pPr>
    </w:p>
    <w:p w14:paraId="6B91DC3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0.</w:t>
      </w:r>
      <w:r w:rsidRPr="00F91AD6">
        <w:tab/>
        <w:t>Scully W, Piuzzi NS, Sodhi N, Sultan AA, George J, Khlopas A</w:t>
      </w:r>
      <w:r w:rsidRPr="00F91AD6">
        <w:rPr>
          <w:i/>
        </w:rPr>
        <w:t>, et al.</w:t>
      </w:r>
      <w:r w:rsidRPr="00F91AD6">
        <w:t xml:space="preserve"> The effect of body mass index on 30-day complications after total hip arthroplasty. </w:t>
      </w:r>
      <w:r w:rsidRPr="00F91AD6">
        <w:rPr>
          <w:i/>
        </w:rPr>
        <w:t>HIP International</w:t>
      </w:r>
      <w:r w:rsidRPr="00F91AD6">
        <w:t xml:space="preserve"> 2020;</w:t>
      </w:r>
      <w:r w:rsidRPr="00F91AD6">
        <w:rPr>
          <w:b/>
        </w:rPr>
        <w:t>30:</w:t>
      </w:r>
      <w:r w:rsidRPr="00F91AD6">
        <w:t xml:space="preserve"> 125-134.</w:t>
      </w:r>
    </w:p>
    <w:p w14:paraId="69268BCB" w14:textId="77777777" w:rsidR="00F91AD6" w:rsidRPr="00F91AD6" w:rsidRDefault="00F91AD6" w:rsidP="00F91AD6">
      <w:pPr>
        <w:pStyle w:val="EndNoteBibliography"/>
      </w:pPr>
    </w:p>
    <w:p w14:paraId="6C52132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1.</w:t>
      </w:r>
      <w:r w:rsidRPr="00F91AD6">
        <w:tab/>
        <w:t xml:space="preserve">Vosoughi AR, Emami MJ, Pourabbas B, Mahdaviazad H. Factors increasing mortality of the elderly following hip fracture surgery: role of body mass index, age, and smoking. </w:t>
      </w:r>
      <w:r w:rsidRPr="00F91AD6">
        <w:rPr>
          <w:i/>
        </w:rPr>
        <w:t>Musculoskelet Surg</w:t>
      </w:r>
      <w:r w:rsidRPr="00F91AD6">
        <w:t xml:space="preserve"> 2017;</w:t>
      </w:r>
      <w:r w:rsidRPr="00F91AD6">
        <w:rPr>
          <w:b/>
        </w:rPr>
        <w:t>101:</w:t>
      </w:r>
      <w:r w:rsidRPr="00F91AD6">
        <w:t xml:space="preserve"> 25-29.</w:t>
      </w:r>
    </w:p>
    <w:p w14:paraId="1E227CFB" w14:textId="77777777" w:rsidR="00F91AD6" w:rsidRPr="00F91AD6" w:rsidRDefault="00F91AD6" w:rsidP="00F91AD6">
      <w:pPr>
        <w:pStyle w:val="EndNoteBibliography"/>
      </w:pPr>
    </w:p>
    <w:p w14:paraId="0635D4D8" w14:textId="77777777" w:rsidR="00F91AD6" w:rsidRPr="00F91AD6" w:rsidRDefault="00F91AD6" w:rsidP="00F91AD6">
      <w:pPr>
        <w:pStyle w:val="EndNoteBibliography"/>
        <w:ind w:left="720" w:hanging="720"/>
      </w:pPr>
      <w:r w:rsidRPr="00F91AD6">
        <w:lastRenderedPageBreak/>
        <w:t>172.</w:t>
      </w:r>
      <w:r w:rsidRPr="00F91AD6">
        <w:tab/>
        <w:t xml:space="preserve">Antwi F, Fazylova N, Garcon MC, Lopez L, Rubiano R, Slyer JT. The effectiveness of web-based programs on the reduction of childhood obesity in school-aged children: A systematic review. </w:t>
      </w:r>
      <w:r w:rsidRPr="00F91AD6">
        <w:rPr>
          <w:i/>
        </w:rPr>
        <w:t>JBI Libr Syst Rev</w:t>
      </w:r>
      <w:r w:rsidRPr="00F91AD6">
        <w:t xml:space="preserve"> 2012;</w:t>
      </w:r>
      <w:r w:rsidRPr="00F91AD6">
        <w:rPr>
          <w:b/>
        </w:rPr>
        <w:t>10:</w:t>
      </w:r>
      <w:r w:rsidRPr="00F91AD6">
        <w:t xml:space="preserve"> 1-14.</w:t>
      </w:r>
    </w:p>
    <w:p w14:paraId="73CF82BD" w14:textId="77777777" w:rsidR="00F91AD6" w:rsidRPr="00F91AD6" w:rsidRDefault="00F91AD6" w:rsidP="00F91AD6">
      <w:pPr>
        <w:pStyle w:val="EndNoteBibliography"/>
      </w:pPr>
    </w:p>
    <w:p w14:paraId="3AC2465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3.</w:t>
      </w:r>
      <w:r w:rsidRPr="00F91AD6">
        <w:tab/>
        <w:t>Barake M, El Eid R, Ajjour S, Chakhtoura M, Meho L, Mahmoud T</w:t>
      </w:r>
      <w:r w:rsidRPr="00F91AD6">
        <w:rPr>
          <w:i/>
        </w:rPr>
        <w:t>, et al.</w:t>
      </w:r>
      <w:r w:rsidRPr="00F91AD6">
        <w:t xml:space="preserve"> Osteoporotic hip and vertebral fractures in the Arab region: a systematic review. </w:t>
      </w:r>
      <w:r w:rsidRPr="00F91AD6">
        <w:rPr>
          <w:i/>
        </w:rPr>
        <w:t>Osteoporos Int</w:t>
      </w:r>
      <w:r w:rsidRPr="00F91AD6">
        <w:t xml:space="preserve"> 2021.</w:t>
      </w:r>
    </w:p>
    <w:p w14:paraId="17FDB69A" w14:textId="77777777" w:rsidR="00F91AD6" w:rsidRPr="00F91AD6" w:rsidRDefault="00F91AD6" w:rsidP="00F91AD6">
      <w:pPr>
        <w:pStyle w:val="EndNoteBibliography"/>
      </w:pPr>
    </w:p>
    <w:p w14:paraId="0EBC7AE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4.</w:t>
      </w:r>
      <w:r w:rsidRPr="00F91AD6">
        <w:tab/>
        <w:t>Barake M, El Eid R, Chakhtoura M, Meho L, Mahmoud T, Atieh J</w:t>
      </w:r>
      <w:r w:rsidRPr="00F91AD6">
        <w:rPr>
          <w:i/>
        </w:rPr>
        <w:t>, et al.</w:t>
      </w:r>
      <w:r w:rsidRPr="00F91AD6">
        <w:t xml:space="preserve"> Osteoporotic Fractures in the Arab region A Systematic Review. </w:t>
      </w:r>
      <w:r w:rsidRPr="00F91AD6">
        <w:rPr>
          <w:i/>
        </w:rPr>
        <w:t>Journal of Bone and Mineral Research</w:t>
      </w:r>
      <w:r w:rsidRPr="00F91AD6">
        <w:t xml:space="preserve"> 2020;</w:t>
      </w:r>
      <w:r w:rsidRPr="00F91AD6">
        <w:rPr>
          <w:b/>
        </w:rPr>
        <w:t>35:</w:t>
      </w:r>
      <w:r w:rsidRPr="00F91AD6">
        <w:t xml:space="preserve"> 222.</w:t>
      </w:r>
    </w:p>
    <w:p w14:paraId="4065BF98" w14:textId="77777777" w:rsidR="00F91AD6" w:rsidRPr="00F91AD6" w:rsidRDefault="00F91AD6" w:rsidP="00F91AD6">
      <w:pPr>
        <w:pStyle w:val="EndNoteBibliography"/>
      </w:pPr>
    </w:p>
    <w:p w14:paraId="765D4F9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5.</w:t>
      </w:r>
      <w:r w:rsidRPr="00F91AD6">
        <w:tab/>
        <w:t xml:space="preserve">Kanis J. Getting to grips with Frax®: How it really works. </w:t>
      </w:r>
      <w:r w:rsidRPr="00F91AD6">
        <w:rPr>
          <w:i/>
        </w:rPr>
        <w:t>Osteoporosis International</w:t>
      </w:r>
      <w:r w:rsidRPr="00F91AD6">
        <w:t xml:space="preserve"> 2011;</w:t>
      </w:r>
      <w:r w:rsidRPr="00F91AD6">
        <w:rPr>
          <w:b/>
        </w:rPr>
        <w:t>22:</w:t>
      </w:r>
      <w:r w:rsidRPr="00F91AD6">
        <w:t xml:space="preserve"> S505-S506.</w:t>
      </w:r>
    </w:p>
    <w:p w14:paraId="312D127B" w14:textId="77777777" w:rsidR="00F91AD6" w:rsidRPr="00F91AD6" w:rsidRDefault="00F91AD6" w:rsidP="00F91AD6">
      <w:pPr>
        <w:pStyle w:val="EndNoteBibliography"/>
      </w:pPr>
    </w:p>
    <w:p w14:paraId="68BEC8A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6.</w:t>
      </w:r>
      <w:r w:rsidRPr="00F91AD6">
        <w:tab/>
        <w:t xml:space="preserve">Kelly M, Zhang J, Ackert-Bicknell C, Zusick M. Effect of ovariectomy and high fat diet on the murine femur. </w:t>
      </w:r>
      <w:r w:rsidRPr="00F91AD6">
        <w:rPr>
          <w:i/>
        </w:rPr>
        <w:t>Journal of Orthopaedic Research</w:t>
      </w:r>
      <w:r w:rsidRPr="00F91AD6">
        <w:t xml:space="preserve"> 2017;</w:t>
      </w:r>
      <w:r w:rsidRPr="00F91AD6">
        <w:rPr>
          <w:b/>
        </w:rPr>
        <w:t>35</w:t>
      </w:r>
      <w:r w:rsidRPr="00F91AD6">
        <w:t>.</w:t>
      </w:r>
    </w:p>
    <w:p w14:paraId="78E32218" w14:textId="77777777" w:rsidR="00F91AD6" w:rsidRPr="00F91AD6" w:rsidRDefault="00F91AD6" w:rsidP="00F91AD6">
      <w:pPr>
        <w:pStyle w:val="EndNoteBibliography"/>
      </w:pPr>
    </w:p>
    <w:p w14:paraId="40723A2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7.</w:t>
      </w:r>
      <w:r w:rsidRPr="00F91AD6">
        <w:tab/>
        <w:t xml:space="preserve">McGowan B, Silke C, Whelan B. The development of the FRAX® model for Ireland. </w:t>
      </w:r>
      <w:r w:rsidRPr="00F91AD6">
        <w:rPr>
          <w:i/>
        </w:rPr>
        <w:t>Osteoporosis International</w:t>
      </w:r>
      <w:r w:rsidRPr="00F91AD6">
        <w:t xml:space="preserve"> 2013;</w:t>
      </w:r>
      <w:r w:rsidRPr="00F91AD6">
        <w:rPr>
          <w:b/>
        </w:rPr>
        <w:t>24:</w:t>
      </w:r>
      <w:r w:rsidRPr="00F91AD6">
        <w:t xml:space="preserve"> S304-S305.</w:t>
      </w:r>
    </w:p>
    <w:p w14:paraId="7D43C8E8" w14:textId="77777777" w:rsidR="00F91AD6" w:rsidRPr="00F91AD6" w:rsidRDefault="00F91AD6" w:rsidP="00F91AD6">
      <w:pPr>
        <w:pStyle w:val="EndNoteBibliography"/>
      </w:pPr>
    </w:p>
    <w:p w14:paraId="2D49BBA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8.</w:t>
      </w:r>
      <w:r w:rsidRPr="00F91AD6">
        <w:tab/>
        <w:t xml:space="preserve">Micic D. What are the risk of weight loss in the elderly? </w:t>
      </w:r>
      <w:r w:rsidRPr="00F91AD6">
        <w:rPr>
          <w:i/>
        </w:rPr>
        <w:t>Obesity Reviews</w:t>
      </w:r>
      <w:r w:rsidRPr="00F91AD6">
        <w:t xml:space="preserve"> 2011;</w:t>
      </w:r>
      <w:r w:rsidRPr="00F91AD6">
        <w:rPr>
          <w:b/>
        </w:rPr>
        <w:t>12:</w:t>
      </w:r>
      <w:r w:rsidRPr="00F91AD6">
        <w:t xml:space="preserve"> 3.</w:t>
      </w:r>
    </w:p>
    <w:p w14:paraId="70A97CFB" w14:textId="77777777" w:rsidR="00F91AD6" w:rsidRPr="00F91AD6" w:rsidRDefault="00F91AD6" w:rsidP="00F91AD6">
      <w:pPr>
        <w:pStyle w:val="EndNoteBibliography"/>
      </w:pPr>
    </w:p>
    <w:p w14:paraId="336631B1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79.</w:t>
      </w:r>
      <w:r w:rsidRPr="00F91AD6">
        <w:tab/>
        <w:t xml:space="preserve">Oduoza U, Mamarelis G, Chekuri R, Estfan R, Greer A. SARS-cov-2 increases the 30-day mortality in hip fracture patients. A uk district hospital's experience. </w:t>
      </w:r>
      <w:r w:rsidRPr="00F91AD6">
        <w:rPr>
          <w:i/>
        </w:rPr>
        <w:t>Br J Surg</w:t>
      </w:r>
      <w:r w:rsidRPr="00F91AD6">
        <w:t xml:space="preserve"> 2021;</w:t>
      </w:r>
      <w:r w:rsidRPr="00F91AD6">
        <w:rPr>
          <w:b/>
        </w:rPr>
        <w:t>108:</w:t>
      </w:r>
      <w:r w:rsidRPr="00F91AD6">
        <w:t xml:space="preserve"> ii23.</w:t>
      </w:r>
    </w:p>
    <w:p w14:paraId="2A1E3160" w14:textId="77777777" w:rsidR="00F91AD6" w:rsidRPr="00F91AD6" w:rsidRDefault="00F91AD6" w:rsidP="00F91AD6">
      <w:pPr>
        <w:pStyle w:val="EndNoteBibliography"/>
      </w:pPr>
    </w:p>
    <w:p w14:paraId="6963885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0.</w:t>
      </w:r>
      <w:r w:rsidRPr="00F91AD6">
        <w:tab/>
        <w:t xml:space="preserve">Olatokun O, Nash T, Abdul-Jabar HB. A rare case of neck of femur fracture in a female adolescent associated with minor trauma and impaired bone metabolism. </w:t>
      </w:r>
      <w:r w:rsidRPr="00F91AD6">
        <w:rPr>
          <w:i/>
        </w:rPr>
        <w:t>JBMR Plus</w:t>
      </w:r>
      <w:r w:rsidRPr="00F91AD6">
        <w:t xml:space="preserve"> 2018;</w:t>
      </w:r>
      <w:r w:rsidRPr="00F91AD6">
        <w:rPr>
          <w:b/>
        </w:rPr>
        <w:t>2:</w:t>
      </w:r>
      <w:r w:rsidRPr="00F91AD6">
        <w:t xml:space="preserve"> S44-S45.</w:t>
      </w:r>
    </w:p>
    <w:p w14:paraId="6869DC10" w14:textId="77777777" w:rsidR="00F91AD6" w:rsidRPr="00F91AD6" w:rsidRDefault="00F91AD6" w:rsidP="00F91AD6">
      <w:pPr>
        <w:pStyle w:val="EndNoteBibliography"/>
      </w:pPr>
    </w:p>
    <w:p w14:paraId="5C3EA4F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1.</w:t>
      </w:r>
      <w:r w:rsidRPr="00F91AD6">
        <w:tab/>
        <w:t>Tomás CC, Oliveira E, Sousa D, Uba-Chupel M, Furtado G, Rocha C</w:t>
      </w:r>
      <w:r w:rsidRPr="00F91AD6">
        <w:rPr>
          <w:i/>
        </w:rPr>
        <w:t>, et al.</w:t>
      </w:r>
      <w:r w:rsidRPr="00F91AD6">
        <w:t xml:space="preserve"> Proceedings of the 3rd IPLeiria's International Health Congress : Leiria, Portugal. 6-7 May 2016. </w:t>
      </w:r>
      <w:r w:rsidRPr="00F91AD6">
        <w:rPr>
          <w:i/>
        </w:rPr>
        <w:t>BMC Health Serv Res</w:t>
      </w:r>
      <w:r w:rsidRPr="00F91AD6">
        <w:t xml:space="preserve"> 2016;</w:t>
      </w:r>
      <w:r w:rsidRPr="00F91AD6">
        <w:rPr>
          <w:b/>
        </w:rPr>
        <w:t>16 Suppl 3:</w:t>
      </w:r>
      <w:r w:rsidRPr="00F91AD6">
        <w:t xml:space="preserve"> 200.</w:t>
      </w:r>
    </w:p>
    <w:p w14:paraId="445A4079" w14:textId="77777777" w:rsidR="00F91AD6" w:rsidRPr="00F91AD6" w:rsidRDefault="00F91AD6" w:rsidP="00F91AD6">
      <w:pPr>
        <w:pStyle w:val="EndNoteBibliography"/>
      </w:pPr>
    </w:p>
    <w:p w14:paraId="15B6827B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2.</w:t>
      </w:r>
      <w:r w:rsidRPr="00F91AD6">
        <w:tab/>
        <w:t xml:space="preserve">Artaza I, Urkiza M, Martinez V, Aurre I, Mendieta M, Elgezua E. Determining factors of mortality in a geriatric rehabilitation unit after a hip fracture surgery. </w:t>
      </w:r>
      <w:r w:rsidRPr="00F91AD6">
        <w:rPr>
          <w:i/>
        </w:rPr>
        <w:t>European Geriatric Medicine</w:t>
      </w:r>
      <w:r w:rsidRPr="00F91AD6">
        <w:t xml:space="preserve"> 2011;</w:t>
      </w:r>
      <w:r w:rsidRPr="00F91AD6">
        <w:rPr>
          <w:b/>
        </w:rPr>
        <w:t>2:</w:t>
      </w:r>
      <w:r w:rsidRPr="00F91AD6">
        <w:t xml:space="preserve"> S114.</w:t>
      </w:r>
    </w:p>
    <w:p w14:paraId="5F0D2789" w14:textId="77777777" w:rsidR="00F91AD6" w:rsidRPr="00F91AD6" w:rsidRDefault="00F91AD6" w:rsidP="00F91AD6">
      <w:pPr>
        <w:pStyle w:val="EndNoteBibliography"/>
      </w:pPr>
    </w:p>
    <w:p w14:paraId="63DBDF4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3.</w:t>
      </w:r>
      <w:r w:rsidRPr="00F91AD6">
        <w:tab/>
        <w:t>Boutin E, Natella PA, Schott AM, Bastuji-Garin S, David JP, Paillaud E</w:t>
      </w:r>
      <w:r w:rsidRPr="00F91AD6">
        <w:rPr>
          <w:i/>
        </w:rPr>
        <w:t>, et al.</w:t>
      </w:r>
      <w:r w:rsidRPr="00F91AD6">
        <w:t xml:space="preserve"> Interrelations between body mass index, frailty, and clinical adverse events in older community-dwelling women: The EPIDOS cohort study. </w:t>
      </w:r>
      <w:r w:rsidRPr="00F91AD6">
        <w:rPr>
          <w:i/>
        </w:rPr>
        <w:t>Clin Nutr</w:t>
      </w:r>
      <w:r w:rsidRPr="00F91AD6">
        <w:t xml:space="preserve"> 2018;</w:t>
      </w:r>
      <w:r w:rsidRPr="00F91AD6">
        <w:rPr>
          <w:b/>
        </w:rPr>
        <w:t>37:</w:t>
      </w:r>
      <w:r w:rsidRPr="00F91AD6">
        <w:t xml:space="preserve"> 1638-1644.</w:t>
      </w:r>
    </w:p>
    <w:p w14:paraId="1EF33889" w14:textId="77777777" w:rsidR="00F91AD6" w:rsidRPr="00F91AD6" w:rsidRDefault="00F91AD6" w:rsidP="00F91AD6">
      <w:pPr>
        <w:pStyle w:val="EndNoteBibliography"/>
      </w:pPr>
    </w:p>
    <w:p w14:paraId="3BD09C0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4.</w:t>
      </w:r>
      <w:r w:rsidRPr="00F91AD6">
        <w:tab/>
        <w:t xml:space="preserve">Brites L, Marques M, Daniel A, Santiago M, Marques A, Pereira Da Silva J. Predictors of mortality and re-fracture at 1 and 3years after hip fracture. </w:t>
      </w:r>
      <w:r w:rsidRPr="00F91AD6">
        <w:rPr>
          <w:i/>
        </w:rPr>
        <w:t>Annals of the Rheumatic Diseases</w:t>
      </w:r>
      <w:r w:rsidRPr="00F91AD6">
        <w:t xml:space="preserve"> 2017;</w:t>
      </w:r>
      <w:r w:rsidRPr="00F91AD6">
        <w:rPr>
          <w:b/>
        </w:rPr>
        <w:t>76:</w:t>
      </w:r>
      <w:r w:rsidRPr="00F91AD6">
        <w:t xml:space="preserve"> 700-701.</w:t>
      </w:r>
    </w:p>
    <w:p w14:paraId="079A4397" w14:textId="77777777" w:rsidR="00F91AD6" w:rsidRPr="00F91AD6" w:rsidRDefault="00F91AD6" w:rsidP="00F91AD6">
      <w:pPr>
        <w:pStyle w:val="EndNoteBibliography"/>
      </w:pPr>
    </w:p>
    <w:p w14:paraId="3993BB3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5.</w:t>
      </w:r>
      <w:r w:rsidRPr="00F91AD6">
        <w:tab/>
        <w:t>Chen CH, Wang HY, Huang HT, Lu YM, Chen JC, Lin SY</w:t>
      </w:r>
      <w:r w:rsidRPr="00F91AD6">
        <w:rPr>
          <w:i/>
        </w:rPr>
        <w:t>, et al.</w:t>
      </w:r>
      <w:r w:rsidRPr="00F91AD6">
        <w:t xml:space="preserve"> Care of elderly patients with hip fragility </w:t>
      </w:r>
      <w:r w:rsidRPr="00F91AD6">
        <w:lastRenderedPageBreak/>
        <w:t xml:space="preserve">fracture by specialized hip surgeons and treatment of underlying disease after discharge reduces one-year mortality. </w:t>
      </w:r>
      <w:r w:rsidRPr="00F91AD6">
        <w:rPr>
          <w:i/>
        </w:rPr>
        <w:t>Osteoporosis International</w:t>
      </w:r>
      <w:r w:rsidRPr="00F91AD6">
        <w:t xml:space="preserve"> 2019;</w:t>
      </w:r>
      <w:r w:rsidRPr="00F91AD6">
        <w:rPr>
          <w:b/>
        </w:rPr>
        <w:t>30:</w:t>
      </w:r>
      <w:r w:rsidRPr="00F91AD6">
        <w:t xml:space="preserve"> S94-S95.</w:t>
      </w:r>
    </w:p>
    <w:p w14:paraId="37337A46" w14:textId="77777777" w:rsidR="00F91AD6" w:rsidRPr="00F91AD6" w:rsidRDefault="00F91AD6" w:rsidP="00F91AD6">
      <w:pPr>
        <w:pStyle w:val="EndNoteBibliography"/>
      </w:pPr>
    </w:p>
    <w:p w14:paraId="09C9034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6.</w:t>
      </w:r>
      <w:r w:rsidRPr="00F91AD6">
        <w:tab/>
        <w:t xml:space="preserve">Daugaard C, Kristensen NR, Pedersen AB, Johnsen SP. Preadmission antithrombotic therapy and risk of blood transfusion and 30-days mortality following hip fracture surgery: A Danish nationwide cohort study. </w:t>
      </w:r>
      <w:r w:rsidRPr="00F91AD6">
        <w:rPr>
          <w:i/>
        </w:rPr>
        <w:t>Pharmacoepidemiology and Drug Safety</w:t>
      </w:r>
      <w:r w:rsidRPr="00F91AD6">
        <w:t xml:space="preserve"> 2018;</w:t>
      </w:r>
      <w:r w:rsidRPr="00F91AD6">
        <w:rPr>
          <w:b/>
        </w:rPr>
        <w:t>27:</w:t>
      </w:r>
      <w:r w:rsidRPr="00F91AD6">
        <w:t xml:space="preserve"> 289.</w:t>
      </w:r>
    </w:p>
    <w:p w14:paraId="63ECB8EF" w14:textId="77777777" w:rsidR="00F91AD6" w:rsidRPr="00F91AD6" w:rsidRDefault="00F91AD6" w:rsidP="00F91AD6">
      <w:pPr>
        <w:pStyle w:val="EndNoteBibliography"/>
      </w:pPr>
    </w:p>
    <w:p w14:paraId="25D993B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7.</w:t>
      </w:r>
      <w:r w:rsidRPr="00F91AD6">
        <w:tab/>
        <w:t xml:space="preserve">Deren ME, Babu J, Cohen EM, Machan J, Born CT, Hayda R. Increased Mortality in Elderly Patients with Sarcopenia and Acetabular Fractures. </w:t>
      </w:r>
      <w:r w:rsidRPr="00F91AD6">
        <w:rPr>
          <w:i/>
        </w:rPr>
        <w:t>J Bone Joint Surg Am</w:t>
      </w:r>
      <w:r w:rsidRPr="00F91AD6">
        <w:t xml:space="preserve"> 2017;</w:t>
      </w:r>
      <w:r w:rsidRPr="00F91AD6">
        <w:rPr>
          <w:b/>
        </w:rPr>
        <w:t>99:</w:t>
      </w:r>
      <w:r w:rsidRPr="00F91AD6">
        <w:t xml:space="preserve"> 200-206.</w:t>
      </w:r>
    </w:p>
    <w:p w14:paraId="0A549259" w14:textId="77777777" w:rsidR="00F91AD6" w:rsidRPr="00F91AD6" w:rsidRDefault="00F91AD6" w:rsidP="00F91AD6">
      <w:pPr>
        <w:pStyle w:val="EndNoteBibliography"/>
      </w:pPr>
    </w:p>
    <w:p w14:paraId="49B4EE8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8.</w:t>
      </w:r>
      <w:r w:rsidRPr="00F91AD6">
        <w:tab/>
        <w:t xml:space="preserve">Geirsdottir OG, Ramel A, Chang M, Jonsson PV, Thorsdottir I. Healthy range of BMI in old adults. </w:t>
      </w:r>
      <w:r w:rsidRPr="00F91AD6">
        <w:rPr>
          <w:i/>
        </w:rPr>
        <w:t>European Geriatric Medicine</w:t>
      </w:r>
      <w:r w:rsidRPr="00F91AD6">
        <w:t xml:space="preserve"> 2020;</w:t>
      </w:r>
      <w:r w:rsidRPr="00F91AD6">
        <w:rPr>
          <w:b/>
        </w:rPr>
        <w:t>11:</w:t>
      </w:r>
      <w:r w:rsidRPr="00F91AD6">
        <w:t xml:space="preserve"> S253.</w:t>
      </w:r>
    </w:p>
    <w:p w14:paraId="0B4AEC7D" w14:textId="77777777" w:rsidR="00F91AD6" w:rsidRPr="00F91AD6" w:rsidRDefault="00F91AD6" w:rsidP="00F91AD6">
      <w:pPr>
        <w:pStyle w:val="EndNoteBibliography"/>
      </w:pPr>
    </w:p>
    <w:p w14:paraId="726A538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89.</w:t>
      </w:r>
      <w:r w:rsidRPr="00F91AD6">
        <w:tab/>
        <w:t xml:space="preserve">Gill LE, Bartels SJ, Batsis JA. Weight Management in Older Adults. </w:t>
      </w:r>
      <w:r w:rsidRPr="00F91AD6">
        <w:rPr>
          <w:i/>
        </w:rPr>
        <w:t>Curr Obes Rep</w:t>
      </w:r>
      <w:r w:rsidRPr="00F91AD6">
        <w:t xml:space="preserve"> 2015;</w:t>
      </w:r>
      <w:r w:rsidRPr="00F91AD6">
        <w:rPr>
          <w:b/>
        </w:rPr>
        <w:t>4:</w:t>
      </w:r>
      <w:r w:rsidRPr="00F91AD6">
        <w:t xml:space="preserve"> 379-388.</w:t>
      </w:r>
    </w:p>
    <w:p w14:paraId="2CD415C4" w14:textId="77777777" w:rsidR="00F91AD6" w:rsidRPr="00F91AD6" w:rsidRDefault="00F91AD6" w:rsidP="00F91AD6">
      <w:pPr>
        <w:pStyle w:val="EndNoteBibliography"/>
      </w:pPr>
    </w:p>
    <w:p w14:paraId="2AE157B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0.</w:t>
      </w:r>
      <w:r w:rsidRPr="00F91AD6">
        <w:tab/>
        <w:t>Guerra M, Ganhão S, Aguiar F, Terroso G, Vieira R, Goncalves D</w:t>
      </w:r>
      <w:r w:rsidRPr="00F91AD6">
        <w:rPr>
          <w:i/>
        </w:rPr>
        <w:t>, et al.</w:t>
      </w:r>
      <w:r w:rsidRPr="00F91AD6">
        <w:t xml:space="preserve"> Predictors of mortality in patients with hip fragility fracture. </w:t>
      </w:r>
      <w:r w:rsidRPr="00F91AD6">
        <w:rPr>
          <w:i/>
        </w:rPr>
        <w:t>Arthritis and Rheumatology</w:t>
      </w:r>
      <w:r w:rsidRPr="00F91AD6">
        <w:t xml:space="preserve"> 2018;</w:t>
      </w:r>
      <w:r w:rsidRPr="00F91AD6">
        <w:rPr>
          <w:b/>
        </w:rPr>
        <w:t>70:</w:t>
      </w:r>
      <w:r w:rsidRPr="00F91AD6">
        <w:t xml:space="preserve"> 2567-2568.</w:t>
      </w:r>
    </w:p>
    <w:p w14:paraId="5A1A8DA1" w14:textId="77777777" w:rsidR="00F91AD6" w:rsidRPr="00F91AD6" w:rsidRDefault="00F91AD6" w:rsidP="00F91AD6">
      <w:pPr>
        <w:pStyle w:val="EndNoteBibliography"/>
      </w:pPr>
    </w:p>
    <w:p w14:paraId="7F080C5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1.</w:t>
      </w:r>
      <w:r w:rsidRPr="00F91AD6">
        <w:tab/>
        <w:t>Hori K, Siu AM, Nguyen ET, Andrews SN, Choi SY, Ahn HJ</w:t>
      </w:r>
      <w:r w:rsidRPr="00F91AD6">
        <w:rPr>
          <w:i/>
        </w:rPr>
        <w:t>, et al.</w:t>
      </w:r>
      <w:r w:rsidRPr="00F91AD6">
        <w:t xml:space="preserve"> Osteoporotic hip fracture mortality and associated factors in Hawai'i. </w:t>
      </w:r>
      <w:r w:rsidRPr="00F91AD6">
        <w:rPr>
          <w:i/>
        </w:rPr>
        <w:t>Arch Osteoporos</w:t>
      </w:r>
      <w:r w:rsidRPr="00F91AD6">
        <w:t xml:space="preserve"> 2020;</w:t>
      </w:r>
      <w:r w:rsidRPr="00F91AD6">
        <w:rPr>
          <w:b/>
        </w:rPr>
        <w:t>15:</w:t>
      </w:r>
      <w:r w:rsidRPr="00F91AD6">
        <w:t xml:space="preserve"> 183.</w:t>
      </w:r>
    </w:p>
    <w:p w14:paraId="6363B464" w14:textId="77777777" w:rsidR="00F91AD6" w:rsidRPr="00F91AD6" w:rsidRDefault="00F91AD6" w:rsidP="00F91AD6">
      <w:pPr>
        <w:pStyle w:val="EndNoteBibliography"/>
      </w:pPr>
    </w:p>
    <w:p w14:paraId="01C64B5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2.</w:t>
      </w:r>
      <w:r w:rsidRPr="00F91AD6">
        <w:tab/>
        <w:t xml:space="preserve">Kawińska-Hamala A, Kawiński A, Stanek K, Stuss M, Sewerynek E. Correlations between 10-year risk of death from cardiovascular diseases. </w:t>
      </w:r>
      <w:r w:rsidRPr="00F91AD6">
        <w:rPr>
          <w:i/>
        </w:rPr>
        <w:t>Endokrynol Pol</w:t>
      </w:r>
      <w:r w:rsidRPr="00F91AD6">
        <w:t xml:space="preserve"> 2017;</w:t>
      </w:r>
      <w:r w:rsidRPr="00F91AD6">
        <w:rPr>
          <w:b/>
        </w:rPr>
        <w:t>68:</w:t>
      </w:r>
      <w:r w:rsidRPr="00F91AD6">
        <w:t xml:space="preserve"> 390-397.</w:t>
      </w:r>
    </w:p>
    <w:p w14:paraId="07A083A1" w14:textId="77777777" w:rsidR="00F91AD6" w:rsidRPr="00F91AD6" w:rsidRDefault="00F91AD6" w:rsidP="00F91AD6">
      <w:pPr>
        <w:pStyle w:val="EndNoteBibliography"/>
      </w:pPr>
    </w:p>
    <w:p w14:paraId="0F006F7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3.</w:t>
      </w:r>
      <w:r w:rsidRPr="00F91AD6">
        <w:tab/>
        <w:t xml:space="preserve">Kawińska-Hamala A, Kawiński A, Stanek K, Stuss M, Sewerynek E. Correlations between 10-year risk of death from cardiovascular diseases and 10-year osteoporotic fracture risk in postmenopausal women. </w:t>
      </w:r>
      <w:r w:rsidRPr="00F91AD6">
        <w:rPr>
          <w:i/>
        </w:rPr>
        <w:t>Endokrynologia Polska</w:t>
      </w:r>
      <w:r w:rsidRPr="00F91AD6">
        <w:t xml:space="preserve"> 2017;</w:t>
      </w:r>
      <w:r w:rsidRPr="00F91AD6">
        <w:rPr>
          <w:b/>
        </w:rPr>
        <w:t>68:</w:t>
      </w:r>
      <w:r w:rsidRPr="00F91AD6">
        <w:t xml:space="preserve"> 390-397.</w:t>
      </w:r>
    </w:p>
    <w:p w14:paraId="3FFCAA1C" w14:textId="77777777" w:rsidR="00F91AD6" w:rsidRPr="00F91AD6" w:rsidRDefault="00F91AD6" w:rsidP="00F91AD6">
      <w:pPr>
        <w:pStyle w:val="EndNoteBibliography"/>
      </w:pPr>
    </w:p>
    <w:p w14:paraId="7BCC319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4.</w:t>
      </w:r>
      <w:r w:rsidRPr="00F91AD6">
        <w:tab/>
        <w:t xml:space="preserve">Kougioumtzis IE, Tottas S, Tilkeridis K, Ververidis A, Drosos GI. Elderly patients with hip fractures, treatment for osteoporosis, evidence for sarcopenia and malnutrition. A preliminary report. </w:t>
      </w:r>
      <w:r w:rsidRPr="00F91AD6">
        <w:rPr>
          <w:i/>
        </w:rPr>
        <w:t>Journal of Musculoskeletal Neuronal Interactions</w:t>
      </w:r>
      <w:r w:rsidRPr="00F91AD6">
        <w:t xml:space="preserve"> 2021;</w:t>
      </w:r>
      <w:r w:rsidRPr="00F91AD6">
        <w:rPr>
          <w:b/>
        </w:rPr>
        <w:t>21:</w:t>
      </w:r>
      <w:r w:rsidRPr="00F91AD6">
        <w:t xml:space="preserve"> 185-186.</w:t>
      </w:r>
    </w:p>
    <w:p w14:paraId="40582A5F" w14:textId="77777777" w:rsidR="00F91AD6" w:rsidRPr="00F91AD6" w:rsidRDefault="00F91AD6" w:rsidP="00F91AD6">
      <w:pPr>
        <w:pStyle w:val="EndNoteBibliography"/>
      </w:pPr>
    </w:p>
    <w:p w14:paraId="6DAC4CA1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5.</w:t>
      </w:r>
      <w:r w:rsidRPr="00F91AD6">
        <w:tab/>
        <w:t xml:space="preserve">Lafage-Proust MH. Management of osteoporosis in renal failure. </w:t>
      </w:r>
      <w:r w:rsidRPr="00F91AD6">
        <w:rPr>
          <w:i/>
        </w:rPr>
        <w:t>Osteoporosis International</w:t>
      </w:r>
      <w:r w:rsidRPr="00F91AD6">
        <w:t xml:space="preserve"> 2015;</w:t>
      </w:r>
      <w:r w:rsidRPr="00F91AD6">
        <w:rPr>
          <w:b/>
        </w:rPr>
        <w:t>26:</w:t>
      </w:r>
      <w:r w:rsidRPr="00F91AD6">
        <w:t xml:space="preserve"> S29-S30.</w:t>
      </w:r>
    </w:p>
    <w:p w14:paraId="7C8B9DB5" w14:textId="77777777" w:rsidR="00F91AD6" w:rsidRPr="00F91AD6" w:rsidRDefault="00F91AD6" w:rsidP="00F91AD6">
      <w:pPr>
        <w:pStyle w:val="EndNoteBibliography"/>
      </w:pPr>
    </w:p>
    <w:p w14:paraId="51BBE78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6.</w:t>
      </w:r>
      <w:r w:rsidRPr="00F91AD6">
        <w:tab/>
        <w:t>Lee JSW, Auyeung T, Chau PPH, Hui E, Chan F, Chow KKM</w:t>
      </w:r>
      <w:r w:rsidRPr="00F91AD6">
        <w:rPr>
          <w:i/>
        </w:rPr>
        <w:t>, et al.</w:t>
      </w:r>
      <w:r w:rsidRPr="00F91AD6">
        <w:t xml:space="preserve"> Is body mass index or weight loss more important in survival? A 9-year prospective study in 1,816 nursing home residents. </w:t>
      </w:r>
      <w:r w:rsidRPr="00F91AD6">
        <w:rPr>
          <w:i/>
        </w:rPr>
        <w:t>Journal of Cachexia, Sarcopenia and Muscle</w:t>
      </w:r>
      <w:r w:rsidRPr="00F91AD6">
        <w:t xml:space="preserve"> 2011;</w:t>
      </w:r>
      <w:r w:rsidRPr="00F91AD6">
        <w:rPr>
          <w:b/>
        </w:rPr>
        <w:t>2:</w:t>
      </w:r>
      <w:r w:rsidRPr="00F91AD6">
        <w:t xml:space="preserve"> 242.</w:t>
      </w:r>
    </w:p>
    <w:p w14:paraId="09058734" w14:textId="77777777" w:rsidR="00F91AD6" w:rsidRPr="00F91AD6" w:rsidRDefault="00F91AD6" w:rsidP="00F91AD6">
      <w:pPr>
        <w:pStyle w:val="EndNoteBibliography"/>
      </w:pPr>
    </w:p>
    <w:p w14:paraId="0E201CC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7.</w:t>
      </w:r>
      <w:r w:rsidRPr="00F91AD6">
        <w:tab/>
        <w:t>Levi A, Coste M, Shah NV, Warshowsky E, Harry F, Lavery R</w:t>
      </w:r>
      <w:r w:rsidRPr="00F91AD6">
        <w:rPr>
          <w:i/>
        </w:rPr>
        <w:t>, et al.</w:t>
      </w:r>
      <w:r w:rsidRPr="00F91AD6">
        <w:t xml:space="preserve"> Cracking the Hip: Does Protocol Matter? </w:t>
      </w:r>
      <w:r w:rsidRPr="00F91AD6">
        <w:rPr>
          <w:i/>
        </w:rPr>
        <w:t>J Am Coll Surg</w:t>
      </w:r>
      <w:r w:rsidRPr="00F91AD6">
        <w:t xml:space="preserve"> 2020;</w:t>
      </w:r>
      <w:r w:rsidRPr="00F91AD6">
        <w:rPr>
          <w:b/>
        </w:rPr>
        <w:t>231:</w:t>
      </w:r>
      <w:r w:rsidRPr="00F91AD6">
        <w:t xml:space="preserve"> S311.</w:t>
      </w:r>
    </w:p>
    <w:p w14:paraId="25F00165" w14:textId="77777777" w:rsidR="00F91AD6" w:rsidRPr="00F91AD6" w:rsidRDefault="00F91AD6" w:rsidP="00F91AD6">
      <w:pPr>
        <w:pStyle w:val="EndNoteBibliography"/>
      </w:pPr>
    </w:p>
    <w:p w14:paraId="423617A6" w14:textId="77777777" w:rsidR="00F91AD6" w:rsidRPr="00F91AD6" w:rsidRDefault="00F91AD6" w:rsidP="00F91AD6">
      <w:pPr>
        <w:pStyle w:val="EndNoteBibliography"/>
        <w:ind w:left="720" w:hanging="720"/>
      </w:pPr>
      <w:r w:rsidRPr="00F91AD6">
        <w:lastRenderedPageBreak/>
        <w:t>198.</w:t>
      </w:r>
      <w:r w:rsidRPr="00F91AD6">
        <w:tab/>
        <w:t xml:space="preserve">Liao CY, Tan TL, Lu YD, Wu CT, Lee MS, Kuo FC. Does preoperative dipyridamole-thallium scanning reduce 90-day cardiac complications and 1-year mortality in patients with femoral neck fractures undergoing hemiarthroplasty? </w:t>
      </w:r>
      <w:r w:rsidRPr="00F91AD6">
        <w:rPr>
          <w:i/>
        </w:rPr>
        <w:t>J Orthop Surg Res</w:t>
      </w:r>
      <w:r w:rsidRPr="00F91AD6">
        <w:t xml:space="preserve"> 2020;</w:t>
      </w:r>
      <w:r w:rsidRPr="00F91AD6">
        <w:rPr>
          <w:b/>
        </w:rPr>
        <w:t>15:</w:t>
      </w:r>
      <w:r w:rsidRPr="00F91AD6">
        <w:t xml:space="preserve"> 385.</w:t>
      </w:r>
    </w:p>
    <w:p w14:paraId="283A4292" w14:textId="77777777" w:rsidR="00F91AD6" w:rsidRPr="00F91AD6" w:rsidRDefault="00F91AD6" w:rsidP="00F91AD6">
      <w:pPr>
        <w:pStyle w:val="EndNoteBibliography"/>
      </w:pPr>
    </w:p>
    <w:p w14:paraId="71F0A68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199.</w:t>
      </w:r>
      <w:r w:rsidRPr="00F91AD6">
        <w:tab/>
        <w:t xml:space="preserve">Lindberg-Larsen M, Petersen PB, Jørgensen CC, Overgaard S, Kehlet H. Postoperative 30-day complications after cemented/hybrid versus cementless total hip arthroplasty in osteoarthritis patients &gt; 70 years. </w:t>
      </w:r>
      <w:r w:rsidRPr="00F91AD6">
        <w:rPr>
          <w:i/>
        </w:rPr>
        <w:t>Acta Orthop</w:t>
      </w:r>
      <w:r w:rsidRPr="00F91AD6">
        <w:t xml:space="preserve"> 2020;</w:t>
      </w:r>
      <w:r w:rsidRPr="00F91AD6">
        <w:rPr>
          <w:b/>
        </w:rPr>
        <w:t>91:</w:t>
      </w:r>
      <w:r w:rsidRPr="00F91AD6">
        <w:t xml:space="preserve"> 286-292.</w:t>
      </w:r>
    </w:p>
    <w:p w14:paraId="32C609D6" w14:textId="77777777" w:rsidR="00F91AD6" w:rsidRPr="00F91AD6" w:rsidRDefault="00F91AD6" w:rsidP="00F91AD6">
      <w:pPr>
        <w:pStyle w:val="EndNoteBibliography"/>
      </w:pPr>
    </w:p>
    <w:p w14:paraId="2F99114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0.</w:t>
      </w:r>
      <w:r w:rsidRPr="00F91AD6">
        <w:tab/>
        <w:t xml:space="preserve">Mlot-Michalska M, Grzegorzewska AE. Ten-year fracture risk calculated with Bone Mineral Density (BMD) or Body Mass Index (BMI) only as mortality predictor in dialyzed patients. </w:t>
      </w:r>
      <w:r w:rsidRPr="00F91AD6">
        <w:rPr>
          <w:i/>
        </w:rPr>
        <w:t>Peritoneal Dialysis International</w:t>
      </w:r>
      <w:r w:rsidRPr="00F91AD6">
        <w:t xml:space="preserve"> 2012;</w:t>
      </w:r>
      <w:r w:rsidRPr="00F91AD6">
        <w:rPr>
          <w:b/>
        </w:rPr>
        <w:t>32:</w:t>
      </w:r>
      <w:r w:rsidRPr="00F91AD6">
        <w:t xml:space="preserve"> S7.</w:t>
      </w:r>
    </w:p>
    <w:p w14:paraId="064BE614" w14:textId="77777777" w:rsidR="00F91AD6" w:rsidRPr="00F91AD6" w:rsidRDefault="00F91AD6" w:rsidP="00F91AD6">
      <w:pPr>
        <w:pStyle w:val="EndNoteBibliography"/>
      </w:pPr>
    </w:p>
    <w:p w14:paraId="56C426E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1.</w:t>
      </w:r>
      <w:r w:rsidRPr="00F91AD6">
        <w:tab/>
        <w:t>Murena L, Ratti C, Maritan G, Rasio N, Pistorio S, Cusitore M</w:t>
      </w:r>
      <w:r w:rsidRPr="00F91AD6">
        <w:rPr>
          <w:i/>
        </w:rPr>
        <w:t>, et al.</w:t>
      </w:r>
      <w:r w:rsidRPr="00F91AD6">
        <w:t xml:space="preserve"> Epidemiology and risk factors for contralateral proximal femur fracture: a single center retrospective cohort study on 1022 patients. </w:t>
      </w:r>
      <w:r w:rsidRPr="00F91AD6">
        <w:rPr>
          <w:i/>
        </w:rPr>
        <w:t>Acta Biomed</w:t>
      </w:r>
      <w:r w:rsidRPr="00F91AD6">
        <w:t xml:space="preserve"> 2020;</w:t>
      </w:r>
      <w:r w:rsidRPr="00F91AD6">
        <w:rPr>
          <w:b/>
        </w:rPr>
        <w:t>91:</w:t>
      </w:r>
      <w:r w:rsidRPr="00F91AD6">
        <w:t xml:space="preserve"> 115-121.</w:t>
      </w:r>
    </w:p>
    <w:p w14:paraId="5C1776ED" w14:textId="77777777" w:rsidR="00F91AD6" w:rsidRPr="00F91AD6" w:rsidRDefault="00F91AD6" w:rsidP="00F91AD6">
      <w:pPr>
        <w:pStyle w:val="EndNoteBibliography"/>
      </w:pPr>
    </w:p>
    <w:p w14:paraId="54EEEE4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2.</w:t>
      </w:r>
      <w:r w:rsidRPr="00F91AD6">
        <w:tab/>
        <w:t>Yamauchi Y, Yasunaga H, Sakamoto Y, Hasegawa W, Takeshima H, Urushiyama H</w:t>
      </w:r>
      <w:r w:rsidRPr="00F91AD6">
        <w:rPr>
          <w:i/>
        </w:rPr>
        <w:t>, et al.</w:t>
      </w:r>
      <w:r w:rsidRPr="00F91AD6">
        <w:t xml:space="preserve"> Mortality associated with bone fractures in COPD patients. </w:t>
      </w:r>
      <w:r w:rsidRPr="00F91AD6">
        <w:rPr>
          <w:i/>
        </w:rPr>
        <w:t>Int J Chron Obstruct Pulmon Dis</w:t>
      </w:r>
      <w:r w:rsidRPr="00F91AD6">
        <w:t xml:space="preserve"> 2016;</w:t>
      </w:r>
      <w:r w:rsidRPr="00F91AD6">
        <w:rPr>
          <w:b/>
        </w:rPr>
        <w:t>11:</w:t>
      </w:r>
      <w:r w:rsidRPr="00F91AD6">
        <w:t xml:space="preserve"> 2335-2340.</w:t>
      </w:r>
    </w:p>
    <w:p w14:paraId="2803164B" w14:textId="77777777" w:rsidR="00F91AD6" w:rsidRPr="00F91AD6" w:rsidRDefault="00F91AD6" w:rsidP="00F91AD6">
      <w:pPr>
        <w:pStyle w:val="EndNoteBibliography"/>
      </w:pPr>
    </w:p>
    <w:p w14:paraId="697241E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3.</w:t>
      </w:r>
      <w:r w:rsidRPr="00F91AD6">
        <w:tab/>
        <w:t xml:space="preserve">Yang B, Graver AJ, Merwin S, Collins L, Nellans K, Goldman A. Effects of preoperative nutritional status on 30-day mortality in patients undergoing surgery for hip fractures. </w:t>
      </w:r>
      <w:r w:rsidRPr="00F91AD6">
        <w:rPr>
          <w:i/>
        </w:rPr>
        <w:t>J Am Coll Surg</w:t>
      </w:r>
      <w:r w:rsidRPr="00F91AD6">
        <w:t xml:space="preserve"> 2014;</w:t>
      </w:r>
      <w:r w:rsidRPr="00F91AD6">
        <w:rPr>
          <w:b/>
        </w:rPr>
        <w:t>219:</w:t>
      </w:r>
      <w:r w:rsidRPr="00F91AD6">
        <w:t xml:space="preserve"> S70-S71.</w:t>
      </w:r>
    </w:p>
    <w:p w14:paraId="1EC91224" w14:textId="77777777" w:rsidR="00F91AD6" w:rsidRPr="00F91AD6" w:rsidRDefault="00F91AD6" w:rsidP="00F91AD6">
      <w:pPr>
        <w:pStyle w:val="EndNoteBibliography"/>
      </w:pPr>
    </w:p>
    <w:p w14:paraId="08A4A85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4.</w:t>
      </w:r>
      <w:r w:rsidRPr="00F91AD6">
        <w:tab/>
        <w:t xml:space="preserve">Zaslavsky O, Zelber Sagi S. Frailty and body composition: Results from the women's health initiative study. </w:t>
      </w:r>
      <w:r w:rsidRPr="00F91AD6">
        <w:rPr>
          <w:i/>
        </w:rPr>
        <w:t>Journal of the American Geriatrics Society</w:t>
      </w:r>
      <w:r w:rsidRPr="00F91AD6">
        <w:t xml:space="preserve"> 2017;</w:t>
      </w:r>
      <w:r w:rsidRPr="00F91AD6">
        <w:rPr>
          <w:b/>
        </w:rPr>
        <w:t>65:</w:t>
      </w:r>
      <w:r w:rsidRPr="00F91AD6">
        <w:t xml:space="preserve"> S136.</w:t>
      </w:r>
    </w:p>
    <w:p w14:paraId="1D7ECA63" w14:textId="77777777" w:rsidR="00F91AD6" w:rsidRPr="00F91AD6" w:rsidRDefault="00F91AD6" w:rsidP="00F91AD6">
      <w:pPr>
        <w:pStyle w:val="EndNoteBibliography"/>
      </w:pPr>
    </w:p>
    <w:p w14:paraId="22AF682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5.</w:t>
      </w:r>
      <w:r w:rsidRPr="00F91AD6">
        <w:tab/>
        <w:t xml:space="preserve">Bell JJ, Pulle RC, Lee HB, Ferrier R, Crouch A, Whitehouse SL. Diagnosis of overweight or obese malnutrition spells DOOM for hip fracture patients: A prospective audit. </w:t>
      </w:r>
      <w:r w:rsidRPr="00F91AD6">
        <w:rPr>
          <w:i/>
        </w:rPr>
        <w:t>Clin Nutr</w:t>
      </w:r>
      <w:r w:rsidRPr="00F91AD6">
        <w:t xml:space="preserve"> 2021;</w:t>
      </w:r>
      <w:r w:rsidRPr="00F91AD6">
        <w:rPr>
          <w:b/>
        </w:rPr>
        <w:t>40:</w:t>
      </w:r>
      <w:r w:rsidRPr="00F91AD6">
        <w:t xml:space="preserve"> 1905-1910.</w:t>
      </w:r>
    </w:p>
    <w:p w14:paraId="77B66BDC" w14:textId="77777777" w:rsidR="00F91AD6" w:rsidRPr="00F91AD6" w:rsidRDefault="00F91AD6" w:rsidP="00F91AD6">
      <w:pPr>
        <w:pStyle w:val="EndNoteBibliography"/>
      </w:pPr>
    </w:p>
    <w:p w14:paraId="5E060F2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6.</w:t>
      </w:r>
      <w:r w:rsidRPr="00F91AD6">
        <w:tab/>
        <w:t>DeVries F, Leufkens HGM, Bijlsma J, Elders P, Harvey NC, Cooper C</w:t>
      </w:r>
      <w:r w:rsidRPr="00F91AD6">
        <w:rPr>
          <w:i/>
        </w:rPr>
        <w:t>, et al.</w:t>
      </w:r>
      <w:r w:rsidRPr="00F91AD6">
        <w:t xml:space="preserve"> Mortality in british hip fracture patients, 2000-2010: A population-based retrospective cohort study. </w:t>
      </w:r>
      <w:r w:rsidRPr="00F91AD6">
        <w:rPr>
          <w:i/>
        </w:rPr>
        <w:t>Osteoporosis International</w:t>
      </w:r>
      <w:r w:rsidRPr="00F91AD6">
        <w:t xml:space="preserve"> 2014;</w:t>
      </w:r>
      <w:r w:rsidRPr="00F91AD6">
        <w:rPr>
          <w:b/>
        </w:rPr>
        <w:t>25:</w:t>
      </w:r>
      <w:r w:rsidRPr="00F91AD6">
        <w:t xml:space="preserve"> S170.</w:t>
      </w:r>
    </w:p>
    <w:p w14:paraId="293FCC54" w14:textId="77777777" w:rsidR="00F91AD6" w:rsidRPr="00F91AD6" w:rsidRDefault="00F91AD6" w:rsidP="00F91AD6">
      <w:pPr>
        <w:pStyle w:val="EndNoteBibliography"/>
      </w:pPr>
    </w:p>
    <w:p w14:paraId="5F29A4E1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7.</w:t>
      </w:r>
      <w:r w:rsidRPr="00F91AD6">
        <w:tab/>
        <w:t xml:space="preserve">Duijnisveld BJ, Koenraadt KLM, van Steenbergen LN, Bolder SBT. Mortality and revision rate of cemented and uncemented hemiarthroplasty after hip fracture: an analysis of the Dutch Arthroplasty Register (LROI). </w:t>
      </w:r>
      <w:r w:rsidRPr="00F91AD6">
        <w:rPr>
          <w:i/>
        </w:rPr>
        <w:t>Acta Orthop</w:t>
      </w:r>
      <w:r w:rsidRPr="00F91AD6">
        <w:t xml:space="preserve"> 2020;</w:t>
      </w:r>
      <w:r w:rsidRPr="00F91AD6">
        <w:rPr>
          <w:b/>
        </w:rPr>
        <w:t>91:</w:t>
      </w:r>
      <w:r w:rsidRPr="00F91AD6">
        <w:t xml:space="preserve"> 408-413.</w:t>
      </w:r>
    </w:p>
    <w:p w14:paraId="3925303C" w14:textId="77777777" w:rsidR="00F91AD6" w:rsidRPr="00F91AD6" w:rsidRDefault="00F91AD6" w:rsidP="00F91AD6">
      <w:pPr>
        <w:pStyle w:val="EndNoteBibliography"/>
      </w:pPr>
    </w:p>
    <w:p w14:paraId="02DA036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8.</w:t>
      </w:r>
      <w:r w:rsidRPr="00F91AD6">
        <w:tab/>
        <w:t xml:space="preserve">Ekinci O, Yanik S, Terzioʇlu B, Yilmaz Akyüz E, Dokuyucu A, Erdem S. The effect of calcium B-hydroxy-B-methylbutyrate, vitamin D and protein supplementation on postoperative immobilization in elderly malnourished patients with hip fracture: A randomized controlled study. </w:t>
      </w:r>
      <w:r w:rsidRPr="00F91AD6">
        <w:rPr>
          <w:i/>
        </w:rPr>
        <w:lastRenderedPageBreak/>
        <w:t>Clinical Nutrition</w:t>
      </w:r>
      <w:r w:rsidRPr="00F91AD6">
        <w:t xml:space="preserve"> 2015;</w:t>
      </w:r>
      <w:r w:rsidRPr="00F91AD6">
        <w:rPr>
          <w:b/>
        </w:rPr>
        <w:t>34:</w:t>
      </w:r>
      <w:r w:rsidRPr="00F91AD6">
        <w:t xml:space="preserve"> S102.</w:t>
      </w:r>
    </w:p>
    <w:p w14:paraId="1AC0DA2A" w14:textId="77777777" w:rsidR="00F91AD6" w:rsidRPr="00F91AD6" w:rsidRDefault="00F91AD6" w:rsidP="00F91AD6">
      <w:pPr>
        <w:pStyle w:val="EndNoteBibliography"/>
      </w:pPr>
    </w:p>
    <w:p w14:paraId="0404400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09.</w:t>
      </w:r>
      <w:r w:rsidRPr="00F91AD6">
        <w:tab/>
        <w:t xml:space="preserve">Flury A, Finsterwald M, Dimitriou D, Helmy N, Hasler J, Antoniadis A. Should advanced age be a contraindication to total hip arthroplasty in femoral neck fracture patients? A matched-control, retrospective study. </w:t>
      </w:r>
      <w:r w:rsidRPr="00F91AD6">
        <w:rPr>
          <w:i/>
        </w:rPr>
        <w:t>J Orthop</w:t>
      </w:r>
      <w:r w:rsidRPr="00F91AD6">
        <w:t xml:space="preserve"> 2020;</w:t>
      </w:r>
      <w:r w:rsidRPr="00F91AD6">
        <w:rPr>
          <w:b/>
        </w:rPr>
        <w:t>17:</w:t>
      </w:r>
      <w:r w:rsidRPr="00F91AD6">
        <w:t xml:space="preserve"> 25-29.</w:t>
      </w:r>
    </w:p>
    <w:p w14:paraId="27395D59" w14:textId="77777777" w:rsidR="00F91AD6" w:rsidRPr="00F91AD6" w:rsidRDefault="00F91AD6" w:rsidP="00F91AD6">
      <w:pPr>
        <w:pStyle w:val="EndNoteBibliography"/>
      </w:pPr>
    </w:p>
    <w:p w14:paraId="7A4459E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0.</w:t>
      </w:r>
      <w:r w:rsidRPr="00F91AD6">
        <w:tab/>
        <w:t>Guo J, Di J, Gao X, Zha J, Wang X, Wang Z</w:t>
      </w:r>
      <w:r w:rsidRPr="00F91AD6">
        <w:rPr>
          <w:i/>
        </w:rPr>
        <w:t>, et al.</w:t>
      </w:r>
      <w:r w:rsidRPr="00F91AD6">
        <w:t xml:space="preserve"> Discriminative Ability for Adverse Outcomes After Hip Fracture Surgery: A Comparison of Three Commonly Used Comorbidity-Based Indices. </w:t>
      </w:r>
      <w:r w:rsidRPr="00F91AD6">
        <w:rPr>
          <w:i/>
        </w:rPr>
        <w:t>Gerontology</w:t>
      </w:r>
      <w:r w:rsidRPr="00F91AD6">
        <w:t xml:space="preserve"> 2021</w:t>
      </w:r>
      <w:r w:rsidRPr="00F91AD6">
        <w:rPr>
          <w:b/>
        </w:rPr>
        <w:t>:</w:t>
      </w:r>
      <w:r w:rsidRPr="00F91AD6">
        <w:t xml:space="preserve"> 1-13.</w:t>
      </w:r>
    </w:p>
    <w:p w14:paraId="532EBB7D" w14:textId="77777777" w:rsidR="00F91AD6" w:rsidRPr="00F91AD6" w:rsidRDefault="00F91AD6" w:rsidP="00F91AD6">
      <w:pPr>
        <w:pStyle w:val="EndNoteBibliography"/>
      </w:pPr>
    </w:p>
    <w:p w14:paraId="5AB0A8F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1.</w:t>
      </w:r>
      <w:r w:rsidRPr="00F91AD6">
        <w:tab/>
        <w:t xml:space="preserve">Koren-Hakim T, Otzrateni I, Weiss A, Grosman B, Frishman S, Beloosesky Y. Relationship between nutritional status of hip fracture operated elderly patients and functioning comorbidity and outcome. </w:t>
      </w:r>
      <w:r w:rsidRPr="00F91AD6">
        <w:rPr>
          <w:i/>
        </w:rPr>
        <w:t>Clinical Nutrition, Supplement</w:t>
      </w:r>
      <w:r w:rsidRPr="00F91AD6">
        <w:t xml:space="preserve"> 2011;</w:t>
      </w:r>
      <w:r w:rsidRPr="00F91AD6">
        <w:rPr>
          <w:b/>
        </w:rPr>
        <w:t>6:</w:t>
      </w:r>
      <w:r w:rsidRPr="00F91AD6">
        <w:t xml:space="preserve"> 15.</w:t>
      </w:r>
    </w:p>
    <w:p w14:paraId="6EA70A71" w14:textId="77777777" w:rsidR="00F91AD6" w:rsidRPr="00F91AD6" w:rsidRDefault="00F91AD6" w:rsidP="00F91AD6">
      <w:pPr>
        <w:pStyle w:val="EndNoteBibliography"/>
      </w:pPr>
    </w:p>
    <w:p w14:paraId="6FE3B4A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2.</w:t>
      </w:r>
      <w:r w:rsidRPr="00F91AD6">
        <w:tab/>
        <w:t>Koren-Hakim T, Weiss A, Hershkovitz A, Otzrateni I, Grosman B, Frishman S</w:t>
      </w:r>
      <w:r w:rsidRPr="00F91AD6">
        <w:rPr>
          <w:i/>
        </w:rPr>
        <w:t>, et al.</w:t>
      </w:r>
      <w:r w:rsidRPr="00F91AD6">
        <w:t xml:space="preserve"> Comparison of the MNA-SF, NRS-2002 and must adequacy to assess malnutrition in hip fracture operated elderly patients. </w:t>
      </w:r>
      <w:r w:rsidRPr="00F91AD6">
        <w:rPr>
          <w:i/>
        </w:rPr>
        <w:t>Clinical Nutrition, Supplement</w:t>
      </w:r>
      <w:r w:rsidRPr="00F91AD6">
        <w:t xml:space="preserve"> 2012;</w:t>
      </w:r>
      <w:r w:rsidRPr="00F91AD6">
        <w:rPr>
          <w:b/>
        </w:rPr>
        <w:t>7:</w:t>
      </w:r>
      <w:r w:rsidRPr="00F91AD6">
        <w:t xml:space="preserve"> 179.</w:t>
      </w:r>
    </w:p>
    <w:p w14:paraId="7C616744" w14:textId="77777777" w:rsidR="00F91AD6" w:rsidRPr="00F91AD6" w:rsidRDefault="00F91AD6" w:rsidP="00F91AD6">
      <w:pPr>
        <w:pStyle w:val="EndNoteBibliography"/>
      </w:pPr>
    </w:p>
    <w:p w14:paraId="4D6F0E8B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3.</w:t>
      </w:r>
      <w:r w:rsidRPr="00F91AD6">
        <w:tab/>
        <w:t xml:space="preserve">Makridis KG, Zourntou SE, Karachalios TS, Badras LS, Malizos KN. Prognostic factors in hip fractures: What is the ideal patient profile for an optimal treatment outcome. </w:t>
      </w:r>
      <w:r w:rsidRPr="00F91AD6">
        <w:rPr>
          <w:i/>
        </w:rPr>
        <w:t>Osteoporosis International</w:t>
      </w:r>
      <w:r w:rsidRPr="00F91AD6">
        <w:t xml:space="preserve"> 2018;</w:t>
      </w:r>
      <w:r w:rsidRPr="00F91AD6">
        <w:rPr>
          <w:b/>
        </w:rPr>
        <w:t>29:</w:t>
      </w:r>
      <w:r w:rsidRPr="00F91AD6">
        <w:t xml:space="preserve"> S160.</w:t>
      </w:r>
    </w:p>
    <w:p w14:paraId="32CE7C1D" w14:textId="77777777" w:rsidR="00F91AD6" w:rsidRPr="00F91AD6" w:rsidRDefault="00F91AD6" w:rsidP="00F91AD6">
      <w:pPr>
        <w:pStyle w:val="EndNoteBibliography"/>
      </w:pPr>
    </w:p>
    <w:p w14:paraId="2C037C71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4.</w:t>
      </w:r>
      <w:r w:rsidRPr="00F91AD6">
        <w:tab/>
        <w:t xml:space="preserve">Malafarina V, Malafarina C, Biain Ugarte A, Martinez JA, Abete Goñi I, Zulet MA. Factors Associated with Sarcopenia and 7-Year Mortality in Very Old Patients with Hip Fracture Admitted to Rehabilitation Units: A Pragmatic Study. </w:t>
      </w:r>
      <w:r w:rsidRPr="00F91AD6">
        <w:rPr>
          <w:i/>
        </w:rPr>
        <w:t>Nutrients</w:t>
      </w:r>
      <w:r w:rsidRPr="00F91AD6">
        <w:t xml:space="preserve"> 2019;</w:t>
      </w:r>
      <w:r w:rsidRPr="00F91AD6">
        <w:rPr>
          <w:b/>
        </w:rPr>
        <w:t>11</w:t>
      </w:r>
      <w:r w:rsidRPr="00F91AD6">
        <w:t>.</w:t>
      </w:r>
    </w:p>
    <w:p w14:paraId="02E563F0" w14:textId="77777777" w:rsidR="00F91AD6" w:rsidRPr="00F91AD6" w:rsidRDefault="00F91AD6" w:rsidP="00F91AD6">
      <w:pPr>
        <w:pStyle w:val="EndNoteBibliography"/>
      </w:pPr>
    </w:p>
    <w:p w14:paraId="2C1C6CBD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5.</w:t>
      </w:r>
      <w:r w:rsidRPr="00F91AD6">
        <w:tab/>
        <w:t xml:space="preserve">Malafarina V, Malafarina C, Ugarte AB, Martinez JA, Goñi IA, Zulet MA. Factors associated with sarcopenia and 7-year mortality in very old patients with hip fracture admitted to rehabilitation units: A pragmatic study. </w:t>
      </w:r>
      <w:r w:rsidRPr="00F91AD6">
        <w:rPr>
          <w:i/>
        </w:rPr>
        <w:t>Nutrients</w:t>
      </w:r>
      <w:r w:rsidRPr="00F91AD6">
        <w:t xml:space="preserve"> 2019;</w:t>
      </w:r>
      <w:r w:rsidRPr="00F91AD6">
        <w:rPr>
          <w:b/>
        </w:rPr>
        <w:t>11</w:t>
      </w:r>
      <w:r w:rsidRPr="00F91AD6">
        <w:t>.</w:t>
      </w:r>
    </w:p>
    <w:p w14:paraId="453164A0" w14:textId="77777777" w:rsidR="00F91AD6" w:rsidRPr="00F91AD6" w:rsidRDefault="00F91AD6" w:rsidP="00F91AD6">
      <w:pPr>
        <w:pStyle w:val="EndNoteBibliography"/>
      </w:pPr>
    </w:p>
    <w:p w14:paraId="19400A05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6.</w:t>
      </w:r>
      <w:r w:rsidRPr="00F91AD6">
        <w:tab/>
        <w:t>Malafarina V, Reginster JY, Cabrerizo S, Bruyère O, Kanis JA, Martinez JA</w:t>
      </w:r>
      <w:r w:rsidRPr="00F91AD6">
        <w:rPr>
          <w:i/>
        </w:rPr>
        <w:t>, et al.</w:t>
      </w:r>
      <w:r w:rsidRPr="00F91AD6">
        <w:t xml:space="preserve"> Nutritional Status and Nutritional Treatment Are Related to Outcomes and Mortality in Older Adults with Hip Fracture. </w:t>
      </w:r>
      <w:r w:rsidRPr="00F91AD6">
        <w:rPr>
          <w:i/>
        </w:rPr>
        <w:t>Nutrients</w:t>
      </w:r>
      <w:r w:rsidRPr="00F91AD6">
        <w:t xml:space="preserve"> 2018;</w:t>
      </w:r>
      <w:r w:rsidRPr="00F91AD6">
        <w:rPr>
          <w:b/>
        </w:rPr>
        <w:t>10</w:t>
      </w:r>
      <w:r w:rsidRPr="00F91AD6">
        <w:t>.</w:t>
      </w:r>
    </w:p>
    <w:p w14:paraId="03541AC5" w14:textId="77777777" w:rsidR="00F91AD6" w:rsidRPr="00F91AD6" w:rsidRDefault="00F91AD6" w:rsidP="00F91AD6">
      <w:pPr>
        <w:pStyle w:val="EndNoteBibliography"/>
      </w:pPr>
    </w:p>
    <w:p w14:paraId="0E6DB99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7.</w:t>
      </w:r>
      <w:r w:rsidRPr="00F91AD6">
        <w:tab/>
        <w:t xml:space="preserve">Quach LH, Jayamaha S, Whitehouse SL, Crawford R, Pulle CR, Bell JJ. Comparison of the Charlson Comorbidity Index with the ASA score for predicting 12-month mortality in acute hip fracture. </w:t>
      </w:r>
      <w:r w:rsidRPr="00F91AD6">
        <w:rPr>
          <w:i/>
        </w:rPr>
        <w:t>Injury</w:t>
      </w:r>
      <w:r w:rsidRPr="00F91AD6">
        <w:t xml:space="preserve"> 2020;</w:t>
      </w:r>
      <w:r w:rsidRPr="00F91AD6">
        <w:rPr>
          <w:b/>
        </w:rPr>
        <w:t>51:</w:t>
      </w:r>
      <w:r w:rsidRPr="00F91AD6">
        <w:t xml:space="preserve"> 1004-1010.</w:t>
      </w:r>
    </w:p>
    <w:p w14:paraId="15DF887D" w14:textId="77777777" w:rsidR="00F91AD6" w:rsidRPr="00F91AD6" w:rsidRDefault="00F91AD6" w:rsidP="00F91AD6">
      <w:pPr>
        <w:pStyle w:val="EndNoteBibliography"/>
      </w:pPr>
    </w:p>
    <w:p w14:paraId="78E2C5F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18.</w:t>
      </w:r>
      <w:r w:rsidRPr="00F91AD6">
        <w:tab/>
        <w:t xml:space="preserve">Rikkonen T, Poole K, Sirola J, Sund R, Honkanen R, Kröger H. Long-term effects of functional impairment on fracture risk and mortality in postmenopausal women. </w:t>
      </w:r>
      <w:r w:rsidRPr="00F91AD6">
        <w:rPr>
          <w:i/>
        </w:rPr>
        <w:t>Osteoporos Int</w:t>
      </w:r>
      <w:r w:rsidRPr="00F91AD6">
        <w:t xml:space="preserve"> 2018;</w:t>
      </w:r>
      <w:r w:rsidRPr="00F91AD6">
        <w:rPr>
          <w:b/>
        </w:rPr>
        <w:t>29:</w:t>
      </w:r>
      <w:r w:rsidRPr="00F91AD6">
        <w:t xml:space="preserve"> 2111-2120.</w:t>
      </w:r>
    </w:p>
    <w:p w14:paraId="3809750E" w14:textId="77777777" w:rsidR="00F91AD6" w:rsidRPr="00F91AD6" w:rsidRDefault="00F91AD6" w:rsidP="00F91AD6">
      <w:pPr>
        <w:pStyle w:val="EndNoteBibliography"/>
      </w:pPr>
    </w:p>
    <w:p w14:paraId="46A925B2" w14:textId="77777777" w:rsidR="00F91AD6" w:rsidRPr="00F91AD6" w:rsidRDefault="00F91AD6" w:rsidP="00F91AD6">
      <w:pPr>
        <w:pStyle w:val="EndNoteBibliography"/>
        <w:ind w:left="720" w:hanging="720"/>
      </w:pPr>
      <w:r w:rsidRPr="00F91AD6">
        <w:lastRenderedPageBreak/>
        <w:t>219.</w:t>
      </w:r>
      <w:r w:rsidRPr="00F91AD6">
        <w:tab/>
        <w:t xml:space="preserve">Schuijt HJ, Bos J, Smeeing DPJ, Geraghty O, van der Velde D. Predictors of 30-day mortality in orthogeriatric fracture patients aged 85 years or above admitted from the emergency department. </w:t>
      </w:r>
      <w:r w:rsidRPr="00F91AD6">
        <w:rPr>
          <w:i/>
        </w:rPr>
        <w:t>Eur J Trauma Emerg Surg</w:t>
      </w:r>
      <w:r w:rsidRPr="00F91AD6">
        <w:t xml:space="preserve"> 2021;</w:t>
      </w:r>
      <w:r w:rsidRPr="00F91AD6">
        <w:rPr>
          <w:b/>
        </w:rPr>
        <w:t>47:</w:t>
      </w:r>
      <w:r w:rsidRPr="00F91AD6">
        <w:t xml:space="preserve"> 817-823.</w:t>
      </w:r>
    </w:p>
    <w:p w14:paraId="4AC9F531" w14:textId="77777777" w:rsidR="00F91AD6" w:rsidRPr="00F91AD6" w:rsidRDefault="00F91AD6" w:rsidP="00F91AD6">
      <w:pPr>
        <w:pStyle w:val="EndNoteBibliography"/>
      </w:pPr>
    </w:p>
    <w:p w14:paraId="339A65EE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0.</w:t>
      </w:r>
      <w:r w:rsidRPr="00F91AD6">
        <w:tab/>
        <w:t>Chang CB, Yang RS, Chang LY, Peng JK, Tsai KS, Huang WJ</w:t>
      </w:r>
      <w:r w:rsidRPr="00F91AD6">
        <w:rPr>
          <w:i/>
        </w:rPr>
        <w:t>, et al.</w:t>
      </w:r>
      <w:r w:rsidRPr="00F91AD6">
        <w:t xml:space="preserve"> Fracture types affect clinical outcomes of patients managed within the fracture liaison and osteoporosis medication management services. </w:t>
      </w:r>
      <w:r w:rsidRPr="00F91AD6">
        <w:rPr>
          <w:i/>
        </w:rPr>
        <w:t>Sci Rep</w:t>
      </w:r>
      <w:r w:rsidRPr="00F91AD6">
        <w:t xml:space="preserve"> 2019;</w:t>
      </w:r>
      <w:r w:rsidRPr="00F91AD6">
        <w:rPr>
          <w:b/>
        </w:rPr>
        <w:t>9:</w:t>
      </w:r>
      <w:r w:rsidRPr="00F91AD6">
        <w:t xml:space="preserve"> 10089.</w:t>
      </w:r>
    </w:p>
    <w:p w14:paraId="06F5EC5F" w14:textId="77777777" w:rsidR="00F91AD6" w:rsidRPr="00F91AD6" w:rsidRDefault="00F91AD6" w:rsidP="00F91AD6">
      <w:pPr>
        <w:pStyle w:val="EndNoteBibliography"/>
      </w:pPr>
    </w:p>
    <w:p w14:paraId="00905E68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1.</w:t>
      </w:r>
      <w:r w:rsidRPr="00F91AD6">
        <w:tab/>
        <w:t>Crijns TJ, Caton T, Teunis T, Davis JT, McWilliam-Ross K, Ring D</w:t>
      </w:r>
      <w:r w:rsidRPr="00F91AD6">
        <w:rPr>
          <w:i/>
        </w:rPr>
        <w:t>, et al.</w:t>
      </w:r>
      <w:r w:rsidRPr="00F91AD6">
        <w:t xml:space="preserve"> Longer Length of Stay Increases 1-year Readmission Rate in Patients Undergoing Hip Fracture Surgery. </w:t>
      </w:r>
      <w:r w:rsidRPr="00F91AD6">
        <w:rPr>
          <w:i/>
        </w:rPr>
        <w:t>Arch Bone Jt Surg</w:t>
      </w:r>
      <w:r w:rsidRPr="00F91AD6">
        <w:t xml:space="preserve"> 2018;</w:t>
      </w:r>
      <w:r w:rsidRPr="00F91AD6">
        <w:rPr>
          <w:b/>
        </w:rPr>
        <w:t>6:</w:t>
      </w:r>
      <w:r w:rsidRPr="00F91AD6">
        <w:t xml:space="preserve"> 492-500.</w:t>
      </w:r>
    </w:p>
    <w:p w14:paraId="4EFBD3C5" w14:textId="77777777" w:rsidR="00F91AD6" w:rsidRPr="00F91AD6" w:rsidRDefault="00F91AD6" w:rsidP="00F91AD6">
      <w:pPr>
        <w:pStyle w:val="EndNoteBibliography"/>
      </w:pPr>
    </w:p>
    <w:p w14:paraId="39E1A11F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2.</w:t>
      </w:r>
      <w:r w:rsidRPr="00F91AD6">
        <w:tab/>
        <w:t xml:space="preserve">Fernandez Tormos E, Limousin Aranzabal B, Arraiz Diaz C, Marín Peña O, Larrainzar Garijo R. Risk factors for postmenopausal osteoporosis do not characterize predictors for second hip fracture. </w:t>
      </w:r>
      <w:r w:rsidRPr="00F91AD6">
        <w:rPr>
          <w:i/>
        </w:rPr>
        <w:t>Osteoporosis International</w:t>
      </w:r>
      <w:r w:rsidRPr="00F91AD6">
        <w:t xml:space="preserve"> 2016;</w:t>
      </w:r>
      <w:r w:rsidRPr="00F91AD6">
        <w:rPr>
          <w:b/>
        </w:rPr>
        <w:t>27:</w:t>
      </w:r>
      <w:r w:rsidRPr="00F91AD6">
        <w:t xml:space="preserve"> S196.</w:t>
      </w:r>
    </w:p>
    <w:p w14:paraId="2A67AFDE" w14:textId="77777777" w:rsidR="00F91AD6" w:rsidRPr="00F91AD6" w:rsidRDefault="00F91AD6" w:rsidP="00F91AD6">
      <w:pPr>
        <w:pStyle w:val="EndNoteBibliography"/>
      </w:pPr>
    </w:p>
    <w:p w14:paraId="371611F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3.</w:t>
      </w:r>
      <w:r w:rsidRPr="00F91AD6">
        <w:tab/>
        <w:t xml:space="preserve">Grigorie D, Sucaliuc A, Johansson H, Kanis JA, McCloskey E. Incidence of hip fracture in Romania and the development of a Romanian FRAX model. </w:t>
      </w:r>
      <w:r w:rsidRPr="00F91AD6">
        <w:rPr>
          <w:i/>
        </w:rPr>
        <w:t>Calcif Tissue Int</w:t>
      </w:r>
      <w:r w:rsidRPr="00F91AD6">
        <w:t xml:space="preserve"> 2013;</w:t>
      </w:r>
      <w:r w:rsidRPr="00F91AD6">
        <w:rPr>
          <w:b/>
        </w:rPr>
        <w:t>92:</w:t>
      </w:r>
      <w:r w:rsidRPr="00F91AD6">
        <w:t xml:space="preserve"> 429-436.</w:t>
      </w:r>
    </w:p>
    <w:p w14:paraId="08340373" w14:textId="77777777" w:rsidR="00F91AD6" w:rsidRPr="00F91AD6" w:rsidRDefault="00F91AD6" w:rsidP="00F91AD6">
      <w:pPr>
        <w:pStyle w:val="EndNoteBibliography"/>
      </w:pPr>
    </w:p>
    <w:p w14:paraId="0588AABB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4.</w:t>
      </w:r>
      <w:r w:rsidRPr="00F91AD6">
        <w:tab/>
        <w:t>Jeschke E, Citak M, Günster C, Halder AM, Heller KD, Malzahn J</w:t>
      </w:r>
      <w:r w:rsidRPr="00F91AD6">
        <w:rPr>
          <w:i/>
        </w:rPr>
        <w:t>, et al.</w:t>
      </w:r>
      <w:r w:rsidRPr="00F91AD6">
        <w:t xml:space="preserve"> Obesity Increases the Risk of Postoperative Complications and Revision Rates Following Primary Total Hip Arthroplasty: An Analysis of 131,576 Total Hip Arthroplasty Cases. </w:t>
      </w:r>
      <w:r w:rsidRPr="00F91AD6">
        <w:rPr>
          <w:i/>
        </w:rPr>
        <w:t>J Arthroplasty</w:t>
      </w:r>
      <w:r w:rsidRPr="00F91AD6">
        <w:t xml:space="preserve"> 2018;</w:t>
      </w:r>
      <w:r w:rsidRPr="00F91AD6">
        <w:rPr>
          <w:b/>
        </w:rPr>
        <w:t>33:</w:t>
      </w:r>
      <w:r w:rsidRPr="00F91AD6">
        <w:t xml:space="preserve"> 2287-2292.e2281.</w:t>
      </w:r>
    </w:p>
    <w:p w14:paraId="1901F340" w14:textId="77777777" w:rsidR="00F91AD6" w:rsidRPr="00F91AD6" w:rsidRDefault="00F91AD6" w:rsidP="00F91AD6">
      <w:pPr>
        <w:pStyle w:val="EndNoteBibliography"/>
      </w:pPr>
    </w:p>
    <w:p w14:paraId="5BA88FE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5.</w:t>
      </w:r>
      <w:r w:rsidRPr="00F91AD6">
        <w:tab/>
        <w:t>Jutberger H, Ohlsson C, Lorentzon M, Kindblom J, Lerner U, Johansson H</w:t>
      </w:r>
      <w:r w:rsidRPr="00F91AD6">
        <w:rPr>
          <w:i/>
        </w:rPr>
        <w:t>, et al.</w:t>
      </w:r>
      <w:r w:rsidRPr="00F91AD6">
        <w:t xml:space="preserve"> Elderly men with diabetes sustain hip fractures at higher BMD. Mr Os Sweden. </w:t>
      </w:r>
      <w:r w:rsidRPr="00F91AD6">
        <w:rPr>
          <w:i/>
        </w:rPr>
        <w:t>Bone</w:t>
      </w:r>
      <w:r w:rsidRPr="00F91AD6">
        <w:t xml:space="preserve"> 2011;</w:t>
      </w:r>
      <w:r w:rsidRPr="00F91AD6">
        <w:rPr>
          <w:b/>
        </w:rPr>
        <w:t>48:</w:t>
      </w:r>
      <w:r w:rsidRPr="00F91AD6">
        <w:t xml:space="preserve"> S70.</w:t>
      </w:r>
    </w:p>
    <w:p w14:paraId="7A37C4B5" w14:textId="77777777" w:rsidR="00F91AD6" w:rsidRPr="00F91AD6" w:rsidRDefault="00F91AD6" w:rsidP="00F91AD6">
      <w:pPr>
        <w:pStyle w:val="EndNoteBibliography"/>
      </w:pPr>
    </w:p>
    <w:p w14:paraId="5164D9B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6.</w:t>
      </w:r>
      <w:r w:rsidRPr="00F91AD6">
        <w:tab/>
        <w:t>Kempegowda H, Richard R, Borade A, Tawari A, Graham J, Suk M</w:t>
      </w:r>
      <w:r w:rsidRPr="00F91AD6">
        <w:rPr>
          <w:i/>
        </w:rPr>
        <w:t>, et al.</w:t>
      </w:r>
      <w:r w:rsidRPr="00F91AD6">
        <w:t xml:space="preserve"> Obesity Is Associated With High Perioperative Complications Among Surgically Treated Intertrochanteric Fracture of the Femur. </w:t>
      </w:r>
      <w:r w:rsidRPr="00F91AD6">
        <w:rPr>
          <w:i/>
        </w:rPr>
        <w:t>J Orthop Trauma</w:t>
      </w:r>
      <w:r w:rsidRPr="00F91AD6">
        <w:t xml:space="preserve"> 2017;</w:t>
      </w:r>
      <w:r w:rsidRPr="00F91AD6">
        <w:rPr>
          <w:b/>
        </w:rPr>
        <w:t>31:</w:t>
      </w:r>
      <w:r w:rsidRPr="00F91AD6">
        <w:t xml:space="preserve"> 352-357.</w:t>
      </w:r>
    </w:p>
    <w:p w14:paraId="208B676D" w14:textId="77777777" w:rsidR="00F91AD6" w:rsidRPr="00F91AD6" w:rsidRDefault="00F91AD6" w:rsidP="00F91AD6">
      <w:pPr>
        <w:pStyle w:val="EndNoteBibliography"/>
      </w:pPr>
    </w:p>
    <w:p w14:paraId="668C0CE3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7.</w:t>
      </w:r>
      <w:r w:rsidRPr="00F91AD6">
        <w:tab/>
        <w:t xml:space="preserve">Lewis J, Estrada K, Uitterlinden A, Rivadeneira F, Prince R. Interaction of a single genotype and body mass index for prediction of hip fracture risk: A prospective cohort study. </w:t>
      </w:r>
      <w:r w:rsidRPr="00F91AD6">
        <w:rPr>
          <w:i/>
        </w:rPr>
        <w:t>Journal of Bone and Mineral Research</w:t>
      </w:r>
      <w:r w:rsidRPr="00F91AD6">
        <w:t xml:space="preserve"> 2013;</w:t>
      </w:r>
      <w:r w:rsidRPr="00F91AD6">
        <w:rPr>
          <w:b/>
        </w:rPr>
        <w:t>28</w:t>
      </w:r>
      <w:r w:rsidRPr="00F91AD6">
        <w:t>.</w:t>
      </w:r>
    </w:p>
    <w:p w14:paraId="4E2F2522" w14:textId="77777777" w:rsidR="00F91AD6" w:rsidRPr="00F91AD6" w:rsidRDefault="00F91AD6" w:rsidP="00F91AD6">
      <w:pPr>
        <w:pStyle w:val="EndNoteBibliography"/>
      </w:pPr>
    </w:p>
    <w:p w14:paraId="588109D0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8.</w:t>
      </w:r>
      <w:r w:rsidRPr="00F91AD6">
        <w:tab/>
        <w:t>Liu X, Dong Z, Li J, Feng Y, Cao G, Song X</w:t>
      </w:r>
      <w:r w:rsidRPr="00F91AD6">
        <w:rPr>
          <w:i/>
        </w:rPr>
        <w:t>, et al.</w:t>
      </w:r>
      <w:r w:rsidRPr="00F91AD6">
        <w:t xml:space="preserve"> Factors affecting the incidence of surgical site infection after geriatric hip fracture surgery: a retrospective multicenter study. </w:t>
      </w:r>
      <w:r w:rsidRPr="00F91AD6">
        <w:rPr>
          <w:i/>
        </w:rPr>
        <w:t>J Orthop Surg Res</w:t>
      </w:r>
      <w:r w:rsidRPr="00F91AD6">
        <w:t xml:space="preserve"> 2019;</w:t>
      </w:r>
      <w:r w:rsidRPr="00F91AD6">
        <w:rPr>
          <w:b/>
        </w:rPr>
        <w:t>14:</w:t>
      </w:r>
      <w:r w:rsidRPr="00F91AD6">
        <w:t xml:space="preserve"> 382.</w:t>
      </w:r>
    </w:p>
    <w:p w14:paraId="7D81E3EB" w14:textId="77777777" w:rsidR="00F91AD6" w:rsidRPr="00F91AD6" w:rsidRDefault="00F91AD6" w:rsidP="00F91AD6">
      <w:pPr>
        <w:pStyle w:val="EndNoteBibliography"/>
      </w:pPr>
    </w:p>
    <w:p w14:paraId="1B52FD89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29.</w:t>
      </w:r>
      <w:r w:rsidRPr="00F91AD6">
        <w:tab/>
        <w:t xml:space="preserve">Malik AT, Quatman CE, Phieffer LS, Ly TV, Wiseman J, Khan SN. The impact of metabolic syndrome on 30-day outcomes in geriatric hip fracture surgeries. </w:t>
      </w:r>
      <w:r w:rsidRPr="00F91AD6">
        <w:rPr>
          <w:i/>
        </w:rPr>
        <w:t>European Journal of Orthopaedic Surgery and Traumatology</w:t>
      </w:r>
      <w:r w:rsidRPr="00F91AD6">
        <w:t xml:space="preserve"> 2019;</w:t>
      </w:r>
      <w:r w:rsidRPr="00F91AD6">
        <w:rPr>
          <w:b/>
        </w:rPr>
        <w:t>29:</w:t>
      </w:r>
      <w:r w:rsidRPr="00F91AD6">
        <w:t xml:space="preserve"> 427-433.</w:t>
      </w:r>
    </w:p>
    <w:p w14:paraId="61CDCBB2" w14:textId="77777777" w:rsidR="00F91AD6" w:rsidRPr="00F91AD6" w:rsidRDefault="00F91AD6" w:rsidP="00F91AD6">
      <w:pPr>
        <w:pStyle w:val="EndNoteBibliography"/>
      </w:pPr>
    </w:p>
    <w:p w14:paraId="049F79DE" w14:textId="77777777" w:rsidR="00F91AD6" w:rsidRPr="00F91AD6" w:rsidRDefault="00F91AD6" w:rsidP="00F91AD6">
      <w:pPr>
        <w:pStyle w:val="EndNoteBibliography"/>
        <w:ind w:left="720" w:hanging="720"/>
      </w:pPr>
      <w:r w:rsidRPr="00F91AD6">
        <w:lastRenderedPageBreak/>
        <w:t>230.</w:t>
      </w:r>
      <w:r w:rsidRPr="00F91AD6">
        <w:tab/>
        <w:t xml:space="preserve">Monov S, Monova D, Ivanova M. Bone mineral density, fracture risk and associated factors in patients with hype-ruricemia. </w:t>
      </w:r>
      <w:r w:rsidRPr="00F91AD6">
        <w:rPr>
          <w:i/>
        </w:rPr>
        <w:t>Osteoporosis International</w:t>
      </w:r>
      <w:r w:rsidRPr="00F91AD6">
        <w:t xml:space="preserve"> 2017;</w:t>
      </w:r>
      <w:r w:rsidRPr="00F91AD6">
        <w:rPr>
          <w:b/>
        </w:rPr>
        <w:t>28:</w:t>
      </w:r>
      <w:r w:rsidRPr="00F91AD6">
        <w:t xml:space="preserve"> S245.</w:t>
      </w:r>
    </w:p>
    <w:p w14:paraId="71ACBB78" w14:textId="77777777" w:rsidR="00F91AD6" w:rsidRPr="00F91AD6" w:rsidRDefault="00F91AD6" w:rsidP="00F91AD6">
      <w:pPr>
        <w:pStyle w:val="EndNoteBibliography"/>
      </w:pPr>
    </w:p>
    <w:p w14:paraId="599DD2B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31.</w:t>
      </w:r>
      <w:r w:rsidRPr="00F91AD6">
        <w:tab/>
        <w:t>Myint MWW, Wu J, Wong E, Chan SP, To TSJ, Chau MWR</w:t>
      </w:r>
      <w:r w:rsidRPr="00F91AD6">
        <w:rPr>
          <w:i/>
        </w:rPr>
        <w:t>, et al.</w:t>
      </w:r>
      <w:r w:rsidRPr="00F91AD6">
        <w:t xml:space="preserve"> Clinical benefits of oral nutritional supplementation for elderly hip fracture patients: A single blind randomised controlled trial. </w:t>
      </w:r>
      <w:r w:rsidRPr="00F91AD6">
        <w:rPr>
          <w:i/>
        </w:rPr>
        <w:t>Age Ageing</w:t>
      </w:r>
      <w:r w:rsidRPr="00F91AD6">
        <w:t xml:space="preserve"> 2013;</w:t>
      </w:r>
      <w:r w:rsidRPr="00F91AD6">
        <w:rPr>
          <w:b/>
        </w:rPr>
        <w:t>42:</w:t>
      </w:r>
      <w:r w:rsidRPr="00F91AD6">
        <w:t xml:space="preserve"> 39-45.</w:t>
      </w:r>
    </w:p>
    <w:p w14:paraId="02462923" w14:textId="77777777" w:rsidR="00F91AD6" w:rsidRPr="00F91AD6" w:rsidRDefault="00F91AD6" w:rsidP="00F91AD6">
      <w:pPr>
        <w:pStyle w:val="EndNoteBibliography"/>
      </w:pPr>
    </w:p>
    <w:p w14:paraId="34635B4A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32.</w:t>
      </w:r>
      <w:r w:rsidRPr="00F91AD6">
        <w:tab/>
        <w:t>Papadimitriou N, Tsilidis KK, Orfanos P, Benetou V, Ntzani EE, Soerjomataram I</w:t>
      </w:r>
      <w:r w:rsidRPr="00F91AD6">
        <w:rPr>
          <w:i/>
        </w:rPr>
        <w:t>, et al.</w:t>
      </w:r>
      <w:r w:rsidRPr="00F91AD6">
        <w:t xml:space="preserve"> Burden of hip fracture using disability-adjusted life-years: a pooled analysis of prospective cohorts in the CHANCES consortium. </w:t>
      </w:r>
      <w:r w:rsidRPr="00F91AD6">
        <w:rPr>
          <w:i/>
        </w:rPr>
        <w:t>Lancet Public Health</w:t>
      </w:r>
      <w:r w:rsidRPr="00F91AD6">
        <w:t xml:space="preserve"> 2017;</w:t>
      </w:r>
      <w:r w:rsidRPr="00F91AD6">
        <w:rPr>
          <w:b/>
        </w:rPr>
        <w:t>2:</w:t>
      </w:r>
      <w:r w:rsidRPr="00F91AD6">
        <w:t xml:space="preserve"> e239-e246.</w:t>
      </w:r>
    </w:p>
    <w:p w14:paraId="60253F77" w14:textId="77777777" w:rsidR="00F91AD6" w:rsidRPr="00F91AD6" w:rsidRDefault="00F91AD6" w:rsidP="00F91AD6">
      <w:pPr>
        <w:pStyle w:val="EndNoteBibliography"/>
      </w:pPr>
    </w:p>
    <w:p w14:paraId="77B7198C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33.</w:t>
      </w:r>
      <w:r w:rsidRPr="00F91AD6">
        <w:tab/>
        <w:t xml:space="preserve">Venuti D, Barisone M, Fenati C. Hip fracture and nutritional implications: Not for declining to bone! </w:t>
      </w:r>
      <w:r w:rsidRPr="00F91AD6">
        <w:rPr>
          <w:i/>
        </w:rPr>
        <w:t>Italian Journal of Medicine</w:t>
      </w:r>
      <w:r w:rsidRPr="00F91AD6">
        <w:t xml:space="preserve"> 2014;</w:t>
      </w:r>
      <w:r w:rsidRPr="00F91AD6">
        <w:rPr>
          <w:b/>
        </w:rPr>
        <w:t>8:</w:t>
      </w:r>
      <w:r w:rsidRPr="00F91AD6">
        <w:t xml:space="preserve"> 133.</w:t>
      </w:r>
    </w:p>
    <w:p w14:paraId="53123C74" w14:textId="77777777" w:rsidR="00F91AD6" w:rsidRPr="00F91AD6" w:rsidRDefault="00F91AD6" w:rsidP="00F91AD6">
      <w:pPr>
        <w:pStyle w:val="EndNoteBibliography"/>
      </w:pPr>
    </w:p>
    <w:p w14:paraId="016509D6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34.</w:t>
      </w:r>
      <w:r w:rsidRPr="00F91AD6">
        <w:tab/>
        <w:t xml:space="preserve">Zhang JC, Matelski J, Gandhi R, Jackson T, Urbach D, Cram P. Can Patient Selection Explain the Obesity Paradox in Orthopaedic Hip Surgery? An Analysis of the ACS-NSQIP Registry. </w:t>
      </w:r>
      <w:r w:rsidRPr="00F91AD6">
        <w:rPr>
          <w:i/>
        </w:rPr>
        <w:t>Clin Orthop Relat Res</w:t>
      </w:r>
      <w:r w:rsidRPr="00F91AD6">
        <w:t xml:space="preserve"> 2018;</w:t>
      </w:r>
      <w:r w:rsidRPr="00F91AD6">
        <w:rPr>
          <w:b/>
        </w:rPr>
        <w:t>476:</w:t>
      </w:r>
      <w:r w:rsidRPr="00F91AD6">
        <w:t xml:space="preserve"> 964-973.</w:t>
      </w:r>
    </w:p>
    <w:p w14:paraId="0733B0A6" w14:textId="77777777" w:rsidR="00F91AD6" w:rsidRPr="00F91AD6" w:rsidRDefault="00F91AD6" w:rsidP="00F91AD6">
      <w:pPr>
        <w:pStyle w:val="EndNoteBibliography"/>
      </w:pPr>
    </w:p>
    <w:p w14:paraId="2D1B4667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35.</w:t>
      </w:r>
      <w:r w:rsidRPr="00F91AD6">
        <w:tab/>
        <w:t xml:space="preserve">Walter S, Mackenbach J, Newson R, Hofman A, Tiemeier H. Obesity, incident disease, and mortality - The obesity paradox revisited. </w:t>
      </w:r>
      <w:r w:rsidRPr="00F91AD6">
        <w:rPr>
          <w:i/>
        </w:rPr>
        <w:t>American Journal of Epidemiology</w:t>
      </w:r>
      <w:r w:rsidRPr="00F91AD6">
        <w:t xml:space="preserve"> 2011;</w:t>
      </w:r>
      <w:r w:rsidRPr="00F91AD6">
        <w:rPr>
          <w:b/>
        </w:rPr>
        <w:t>173:</w:t>
      </w:r>
      <w:r w:rsidRPr="00F91AD6">
        <w:t xml:space="preserve"> S235.</w:t>
      </w:r>
    </w:p>
    <w:p w14:paraId="6AE9F793" w14:textId="77777777" w:rsidR="00F91AD6" w:rsidRPr="00F91AD6" w:rsidRDefault="00F91AD6" w:rsidP="00F91AD6">
      <w:pPr>
        <w:pStyle w:val="EndNoteBibliography"/>
      </w:pPr>
    </w:p>
    <w:p w14:paraId="2FB03F8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36.</w:t>
      </w:r>
      <w:r w:rsidRPr="00F91AD6">
        <w:tab/>
        <w:t xml:space="preserve">Xing F, Luo R, Chen W, Zhou X. The risk-adjusted Charlson comorbidity index as a new predictor of one-year mortality rate in elderly Chinese patients who underwent hip fracture surgery. </w:t>
      </w:r>
      <w:r w:rsidRPr="00F91AD6">
        <w:rPr>
          <w:i/>
        </w:rPr>
        <w:t>Orthop Traumatol Surg Res</w:t>
      </w:r>
      <w:r w:rsidRPr="00F91AD6">
        <w:t xml:space="preserve"> 2021;</w:t>
      </w:r>
      <w:r w:rsidRPr="00F91AD6">
        <w:rPr>
          <w:b/>
        </w:rPr>
        <w:t>107:</w:t>
      </w:r>
      <w:r w:rsidRPr="00F91AD6">
        <w:t xml:space="preserve"> 102860.</w:t>
      </w:r>
    </w:p>
    <w:p w14:paraId="5AD69F33" w14:textId="77777777" w:rsidR="00F91AD6" w:rsidRPr="00F91AD6" w:rsidRDefault="00F91AD6" w:rsidP="00F91AD6">
      <w:pPr>
        <w:pStyle w:val="EndNoteBibliography"/>
      </w:pPr>
    </w:p>
    <w:p w14:paraId="49F594F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37.</w:t>
      </w:r>
      <w:r w:rsidRPr="00F91AD6">
        <w:tab/>
        <w:t>Zajonz D, Brand A, Lycke C, Özkurtul O, Theopold J, Spiegl UJA</w:t>
      </w:r>
      <w:r w:rsidRPr="00F91AD6">
        <w:rPr>
          <w:i/>
        </w:rPr>
        <w:t>, et al.</w:t>
      </w:r>
      <w:r w:rsidRPr="00F91AD6">
        <w:t xml:space="preserve"> Risk factors for early infection following hemiarthroplasty in elderly patients with a femoral neck fracture. </w:t>
      </w:r>
      <w:r w:rsidRPr="00F91AD6">
        <w:rPr>
          <w:i/>
        </w:rPr>
        <w:t>Eur J Trauma Emerg Surg</w:t>
      </w:r>
      <w:r w:rsidRPr="00F91AD6">
        <w:t xml:space="preserve"> 2019;</w:t>
      </w:r>
      <w:r w:rsidRPr="00F91AD6">
        <w:rPr>
          <w:b/>
        </w:rPr>
        <w:t>45:</w:t>
      </w:r>
      <w:r w:rsidRPr="00F91AD6">
        <w:t xml:space="preserve"> 207-212.</w:t>
      </w:r>
    </w:p>
    <w:p w14:paraId="1EB00D2D" w14:textId="77777777" w:rsidR="00F91AD6" w:rsidRPr="00F91AD6" w:rsidRDefault="00F91AD6" w:rsidP="00F91AD6">
      <w:pPr>
        <w:pStyle w:val="EndNoteBibliography"/>
      </w:pPr>
    </w:p>
    <w:p w14:paraId="784FE334" w14:textId="77777777" w:rsidR="00F91AD6" w:rsidRPr="00F91AD6" w:rsidRDefault="00F91AD6" w:rsidP="00F91AD6">
      <w:pPr>
        <w:pStyle w:val="EndNoteBibliography"/>
        <w:ind w:left="720" w:hanging="720"/>
      </w:pPr>
      <w:r w:rsidRPr="00F91AD6">
        <w:t>238.</w:t>
      </w:r>
      <w:r w:rsidRPr="00F91AD6">
        <w:tab/>
        <w:t>Fakhry SM, Morse JL, Garland JM, Wilson NY, Shen Y, Wyse RJ</w:t>
      </w:r>
      <w:r w:rsidRPr="00F91AD6">
        <w:rPr>
          <w:i/>
        </w:rPr>
        <w:t>, et al.</w:t>
      </w:r>
      <w:r w:rsidRPr="00F91AD6">
        <w:t xml:space="preserve"> Increasing BMI is associated with higher mortality, worsening outcomes and highly specific injury patterns following trauma: A multi-institutional analysis of 191,274 patients. </w:t>
      </w:r>
      <w:r w:rsidRPr="00F91AD6">
        <w:rPr>
          <w:i/>
        </w:rPr>
        <w:t>J Trauma Acute Care Surg</w:t>
      </w:r>
      <w:r w:rsidRPr="00F91AD6">
        <w:t xml:space="preserve"> 2021;</w:t>
      </w:r>
      <w:r w:rsidRPr="00F91AD6">
        <w:rPr>
          <w:b/>
        </w:rPr>
        <w:t>90:</w:t>
      </w:r>
      <w:r w:rsidRPr="00F91AD6">
        <w:t xml:space="preserve"> 376-383.</w:t>
      </w:r>
    </w:p>
    <w:p w14:paraId="5344A4BE" w14:textId="77777777" w:rsidR="00F91AD6" w:rsidRPr="00F91AD6" w:rsidRDefault="00F91AD6" w:rsidP="00F91AD6">
      <w:pPr>
        <w:pStyle w:val="EndNoteBibliography"/>
      </w:pPr>
    </w:p>
    <w:p w14:paraId="725D7C7F" w14:textId="2BCC2F70" w:rsidR="00675CF3" w:rsidRPr="00677072" w:rsidRDefault="0001074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675CF3" w:rsidRPr="00677072" w:rsidSect="00B458B6">
      <w:pgSz w:w="11906" w:h="16838"/>
      <w:pgMar w:top="720" w:right="720" w:bottom="720" w:left="72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11B8C6" w14:textId="77777777" w:rsidR="00D7791F" w:rsidRDefault="00D7791F" w:rsidP="0043387D">
      <w:r>
        <w:separator/>
      </w:r>
    </w:p>
  </w:endnote>
  <w:endnote w:type="continuationSeparator" w:id="0">
    <w:p w14:paraId="2EBE1E0F" w14:textId="77777777" w:rsidR="00D7791F" w:rsidRDefault="00D7791F" w:rsidP="004338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F5EAAC" w14:textId="77777777" w:rsidR="00D7791F" w:rsidRDefault="00D7791F" w:rsidP="0043387D">
      <w:r>
        <w:separator/>
      </w:r>
    </w:p>
  </w:footnote>
  <w:footnote w:type="continuationSeparator" w:id="0">
    <w:p w14:paraId="55224B87" w14:textId="77777777" w:rsidR="00D7791F" w:rsidRDefault="00D7791F" w:rsidP="0043387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doNotDisplayPageBoundaries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besity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pddzt2iewravew0vopps9jrapefzstavtx&quot;&gt;hip fracture  &lt;record-ids&gt;&lt;item&gt;3364&lt;/item&gt;&lt;item&gt;3365&lt;/item&gt;&lt;item&gt;3366&lt;/item&gt;&lt;item&gt;3367&lt;/item&gt;&lt;item&gt;3370&lt;/item&gt;&lt;item&gt;3371&lt;/item&gt;&lt;item&gt;3372&lt;/item&gt;&lt;item&gt;3374&lt;/item&gt;&lt;item&gt;3375&lt;/item&gt;&lt;item&gt;3379&lt;/item&gt;&lt;item&gt;3380&lt;/item&gt;&lt;item&gt;3381&lt;/item&gt;&lt;item&gt;3382&lt;/item&gt;&lt;item&gt;3383&lt;/item&gt;&lt;item&gt;3385&lt;/item&gt;&lt;item&gt;3386&lt;/item&gt;&lt;item&gt;3387&lt;/item&gt;&lt;item&gt;3391&lt;/item&gt;&lt;item&gt;3392&lt;/item&gt;&lt;item&gt;3393&lt;/item&gt;&lt;item&gt;3394&lt;/item&gt;&lt;item&gt;3396&lt;/item&gt;&lt;item&gt;3397&lt;/item&gt;&lt;item&gt;3398&lt;/item&gt;&lt;item&gt;3400&lt;/item&gt;&lt;item&gt;3401&lt;/item&gt;&lt;item&gt;3402&lt;/item&gt;&lt;item&gt;3406&lt;/item&gt;&lt;item&gt;3407&lt;/item&gt;&lt;item&gt;3409&lt;/item&gt;&lt;item&gt;3410&lt;/item&gt;&lt;item&gt;3411&lt;/item&gt;&lt;item&gt;3412&lt;/item&gt;&lt;item&gt;3413&lt;/item&gt;&lt;item&gt;3414&lt;/item&gt;&lt;item&gt;3415&lt;/item&gt;&lt;item&gt;3417&lt;/item&gt;&lt;item&gt;3418&lt;/item&gt;&lt;item&gt;3420&lt;/item&gt;&lt;item&gt;3421&lt;/item&gt;&lt;item&gt;3424&lt;/item&gt;&lt;item&gt;3426&lt;/item&gt;&lt;item&gt;3427&lt;/item&gt;&lt;item&gt;3428&lt;/item&gt;&lt;item&gt;3429&lt;/item&gt;&lt;item&gt;3430&lt;/item&gt;&lt;item&gt;3432&lt;/item&gt;&lt;item&gt;3433&lt;/item&gt;&lt;item&gt;3437&lt;/item&gt;&lt;item&gt;3438&lt;/item&gt;&lt;item&gt;3440&lt;/item&gt;&lt;item&gt;3443&lt;/item&gt;&lt;item&gt;3444&lt;/item&gt;&lt;item&gt;3445&lt;/item&gt;&lt;item&gt;3446&lt;/item&gt;&lt;item&gt;3448&lt;/item&gt;&lt;item&gt;3449&lt;/item&gt;&lt;item&gt;3450&lt;/item&gt;&lt;item&gt;3451&lt;/item&gt;&lt;item&gt;3452&lt;/item&gt;&lt;item&gt;3453&lt;/item&gt;&lt;item&gt;3455&lt;/item&gt;&lt;item&gt;3457&lt;/item&gt;&lt;item&gt;3458&lt;/item&gt;&lt;item&gt;3460&lt;/item&gt;&lt;item&gt;3462&lt;/item&gt;&lt;item&gt;3463&lt;/item&gt;&lt;item&gt;3464&lt;/item&gt;&lt;item&gt;3465&lt;/item&gt;&lt;item&gt;3466&lt;/item&gt;&lt;item&gt;3467&lt;/item&gt;&lt;item&gt;3470&lt;/item&gt;&lt;item&gt;3474&lt;/item&gt;&lt;item&gt;3477&lt;/item&gt;&lt;item&gt;3478&lt;/item&gt;&lt;item&gt;3484&lt;/item&gt;&lt;item&gt;3485&lt;/item&gt;&lt;item&gt;3486&lt;/item&gt;&lt;item&gt;3488&lt;/item&gt;&lt;item&gt;3489&lt;/item&gt;&lt;item&gt;3490&lt;/item&gt;&lt;item&gt;3501&lt;/item&gt;&lt;item&gt;3502&lt;/item&gt;&lt;item&gt;3509&lt;/item&gt;&lt;item&gt;3510&lt;/item&gt;&lt;item&gt;3513&lt;/item&gt;&lt;item&gt;3518&lt;/item&gt;&lt;item&gt;3519&lt;/item&gt;&lt;item&gt;3520&lt;/item&gt;&lt;item&gt;3522&lt;/item&gt;&lt;item&gt;3523&lt;/item&gt;&lt;item&gt;3524&lt;/item&gt;&lt;item&gt;3527&lt;/item&gt;&lt;item&gt;3529&lt;/item&gt;&lt;item&gt;3530&lt;/item&gt;&lt;item&gt;3531&lt;/item&gt;&lt;item&gt;3532&lt;/item&gt;&lt;item&gt;3533&lt;/item&gt;&lt;item&gt;3534&lt;/item&gt;&lt;item&gt;3536&lt;/item&gt;&lt;item&gt;3537&lt;/item&gt;&lt;item&gt;3539&lt;/item&gt;&lt;item&gt;3541&lt;/item&gt;&lt;item&gt;3544&lt;/item&gt;&lt;item&gt;3546&lt;/item&gt;&lt;item&gt;3547&lt;/item&gt;&lt;item&gt;3548&lt;/item&gt;&lt;item&gt;3549&lt;/item&gt;&lt;item&gt;3551&lt;/item&gt;&lt;item&gt;3554&lt;/item&gt;&lt;item&gt;3555&lt;/item&gt;&lt;item&gt;3556&lt;/item&gt;&lt;item&gt;3557&lt;/item&gt;&lt;item&gt;3558&lt;/item&gt;&lt;item&gt;3560&lt;/item&gt;&lt;item&gt;3561&lt;/item&gt;&lt;item&gt;3563&lt;/item&gt;&lt;item&gt;3565&lt;/item&gt;&lt;item&gt;3566&lt;/item&gt;&lt;item&gt;3568&lt;/item&gt;&lt;item&gt;3569&lt;/item&gt;&lt;item&gt;3571&lt;/item&gt;&lt;item&gt;3572&lt;/item&gt;&lt;item&gt;3573&lt;/item&gt;&lt;item&gt;3576&lt;/item&gt;&lt;item&gt;3577&lt;/item&gt;&lt;item&gt;3579&lt;/item&gt;&lt;item&gt;3582&lt;/item&gt;&lt;item&gt;3586&lt;/item&gt;&lt;item&gt;3587&lt;/item&gt;&lt;item&gt;3589&lt;/item&gt;&lt;item&gt;3591&lt;/item&gt;&lt;item&gt;3593&lt;/item&gt;&lt;item&gt;3595&lt;/item&gt;&lt;item&gt;3598&lt;/item&gt;&lt;item&gt;3599&lt;/item&gt;&lt;item&gt;3600&lt;/item&gt;&lt;item&gt;3603&lt;/item&gt;&lt;item&gt;3604&lt;/item&gt;&lt;item&gt;3608&lt;/item&gt;&lt;item&gt;3609&lt;/item&gt;&lt;item&gt;3610&lt;/item&gt;&lt;item&gt;3611&lt;/item&gt;&lt;item&gt;3612&lt;/item&gt;&lt;item&gt;3613&lt;/item&gt;&lt;item&gt;3614&lt;/item&gt;&lt;item&gt;3615&lt;/item&gt;&lt;item&gt;3616&lt;/item&gt;&lt;item&gt;3619&lt;/item&gt;&lt;item&gt;3620&lt;/item&gt;&lt;item&gt;3621&lt;/item&gt;&lt;item&gt;3622&lt;/item&gt;&lt;item&gt;3623&lt;/item&gt;&lt;item&gt;3624&lt;/item&gt;&lt;item&gt;3625&lt;/item&gt;&lt;item&gt;3627&lt;/item&gt;&lt;item&gt;3628&lt;/item&gt;&lt;item&gt;3629&lt;/item&gt;&lt;item&gt;3630&lt;/item&gt;&lt;item&gt;3631&lt;/item&gt;&lt;item&gt;3632&lt;/item&gt;&lt;item&gt;3633&lt;/item&gt;&lt;item&gt;3634&lt;/item&gt;&lt;item&gt;3635&lt;/item&gt;&lt;item&gt;3636&lt;/item&gt;&lt;item&gt;3637&lt;/item&gt;&lt;item&gt;3638&lt;/item&gt;&lt;item&gt;3639&lt;/item&gt;&lt;item&gt;3640&lt;/item&gt;&lt;item&gt;3648&lt;/item&gt;&lt;item&gt;3649&lt;/item&gt;&lt;item&gt;3650&lt;/item&gt;&lt;item&gt;3651&lt;/item&gt;&lt;item&gt;3655&lt;/item&gt;&lt;item&gt;3656&lt;/item&gt;&lt;item&gt;3657&lt;/item&gt;&lt;item&gt;3658&lt;/item&gt;&lt;item&gt;3659&lt;/item&gt;&lt;item&gt;3660&lt;/item&gt;&lt;item&gt;3661&lt;/item&gt;&lt;item&gt;3662&lt;/item&gt;&lt;item&gt;3663&lt;/item&gt;&lt;item&gt;3665&lt;/item&gt;&lt;item&gt;3666&lt;/item&gt;&lt;item&gt;3668&lt;/item&gt;&lt;item&gt;3669&lt;/item&gt;&lt;item&gt;3670&lt;/item&gt;&lt;item&gt;3671&lt;/item&gt;&lt;item&gt;3672&lt;/item&gt;&lt;item&gt;3673&lt;/item&gt;&lt;item&gt;3674&lt;/item&gt;&lt;item&gt;3675&lt;/item&gt;&lt;item&gt;3677&lt;/item&gt;&lt;item&gt;3678&lt;/item&gt;&lt;item&gt;3679&lt;/item&gt;&lt;item&gt;3680&lt;/item&gt;&lt;item&gt;3681&lt;/item&gt;&lt;item&gt;3682&lt;/item&gt;&lt;item&gt;3684&lt;/item&gt;&lt;item&gt;3686&lt;/item&gt;&lt;item&gt;3689&lt;/item&gt;&lt;item&gt;3694&lt;/item&gt;&lt;item&gt;3696&lt;/item&gt;&lt;item&gt;3697&lt;/item&gt;&lt;item&gt;3699&lt;/item&gt;&lt;item&gt;3701&lt;/item&gt;&lt;/record-ids&gt;&lt;/item&gt;&lt;/Libraries&gt;"/>
  </w:docVars>
  <w:rsids>
    <w:rsidRoot w:val="00675CF3"/>
    <w:rsid w:val="00006F25"/>
    <w:rsid w:val="0001074D"/>
    <w:rsid w:val="000109DC"/>
    <w:rsid w:val="00012E96"/>
    <w:rsid w:val="000553D8"/>
    <w:rsid w:val="000663AD"/>
    <w:rsid w:val="00096320"/>
    <w:rsid w:val="000A4FC1"/>
    <w:rsid w:val="001162E8"/>
    <w:rsid w:val="00122EBE"/>
    <w:rsid w:val="00124AE8"/>
    <w:rsid w:val="00130EB7"/>
    <w:rsid w:val="0015565D"/>
    <w:rsid w:val="00190860"/>
    <w:rsid w:val="00225F05"/>
    <w:rsid w:val="00227800"/>
    <w:rsid w:val="00253711"/>
    <w:rsid w:val="002937C0"/>
    <w:rsid w:val="002B0268"/>
    <w:rsid w:val="002F19F4"/>
    <w:rsid w:val="002F23B9"/>
    <w:rsid w:val="003251D4"/>
    <w:rsid w:val="003278BE"/>
    <w:rsid w:val="00340A84"/>
    <w:rsid w:val="00340FC2"/>
    <w:rsid w:val="00350D4D"/>
    <w:rsid w:val="003551BF"/>
    <w:rsid w:val="003F6450"/>
    <w:rsid w:val="0043387D"/>
    <w:rsid w:val="00441EDD"/>
    <w:rsid w:val="00477497"/>
    <w:rsid w:val="004974E5"/>
    <w:rsid w:val="004A129C"/>
    <w:rsid w:val="004B2802"/>
    <w:rsid w:val="004C15EB"/>
    <w:rsid w:val="004E6B43"/>
    <w:rsid w:val="004F4C78"/>
    <w:rsid w:val="004F617E"/>
    <w:rsid w:val="00503F9C"/>
    <w:rsid w:val="006722AE"/>
    <w:rsid w:val="00675CF3"/>
    <w:rsid w:val="00677072"/>
    <w:rsid w:val="006838DC"/>
    <w:rsid w:val="0068799C"/>
    <w:rsid w:val="00692770"/>
    <w:rsid w:val="006E0B06"/>
    <w:rsid w:val="00711EBD"/>
    <w:rsid w:val="0082507B"/>
    <w:rsid w:val="00831C96"/>
    <w:rsid w:val="00843D24"/>
    <w:rsid w:val="0089100F"/>
    <w:rsid w:val="008A1A0A"/>
    <w:rsid w:val="009211CF"/>
    <w:rsid w:val="009A5199"/>
    <w:rsid w:val="009A56D2"/>
    <w:rsid w:val="00A15F84"/>
    <w:rsid w:val="00A475FF"/>
    <w:rsid w:val="00A60BEC"/>
    <w:rsid w:val="00AB6F7D"/>
    <w:rsid w:val="00AC19FE"/>
    <w:rsid w:val="00AD7CA8"/>
    <w:rsid w:val="00B42A0D"/>
    <w:rsid w:val="00B458B6"/>
    <w:rsid w:val="00B50BE3"/>
    <w:rsid w:val="00BD02F9"/>
    <w:rsid w:val="00BD6E87"/>
    <w:rsid w:val="00C1536C"/>
    <w:rsid w:val="00C34E3A"/>
    <w:rsid w:val="00C41D61"/>
    <w:rsid w:val="00C74C9E"/>
    <w:rsid w:val="00C962C7"/>
    <w:rsid w:val="00CF3F94"/>
    <w:rsid w:val="00D16D2C"/>
    <w:rsid w:val="00D230D3"/>
    <w:rsid w:val="00D7791F"/>
    <w:rsid w:val="00E20A44"/>
    <w:rsid w:val="00E51D42"/>
    <w:rsid w:val="00E6651D"/>
    <w:rsid w:val="00E723E1"/>
    <w:rsid w:val="00EA5303"/>
    <w:rsid w:val="00EC0FF5"/>
    <w:rsid w:val="00F91AD6"/>
    <w:rsid w:val="00FA07F4"/>
    <w:rsid w:val="00FA682B"/>
    <w:rsid w:val="00FB38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379224B"/>
  <w15:docId w15:val="{C350898F-C5D7-4645-B344-A4C0BC37D2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EA5303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A5303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EA5303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EA5303"/>
    <w:rPr>
      <w:rFonts w:ascii="Calibri" w:hAnsi="Calibri" w:cs="Calibri"/>
      <w:noProof/>
    </w:rPr>
  </w:style>
  <w:style w:type="paragraph" w:styleId="a3">
    <w:name w:val="header"/>
    <w:basedOn w:val="a"/>
    <w:link w:val="a4"/>
    <w:uiPriority w:val="99"/>
    <w:unhideWhenUsed/>
    <w:rsid w:val="0043387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43387D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43387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43387D"/>
    <w:rPr>
      <w:sz w:val="20"/>
      <w:szCs w:val="20"/>
    </w:rPr>
  </w:style>
  <w:style w:type="table" w:styleId="a7">
    <w:name w:val="Table Grid"/>
    <w:basedOn w:val="a1"/>
    <w:uiPriority w:val="39"/>
    <w:rsid w:val="00B458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basedOn w:val="a0"/>
    <w:uiPriority w:val="99"/>
    <w:unhideWhenUsed/>
    <w:rsid w:val="0001074D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F91AD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4273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1</Pages>
  <Words>7712</Words>
  <Characters>43961</Characters>
  <Application>Microsoft Office Word</Application>
  <DocSecurity>0</DocSecurity>
  <Lines>366</Lines>
  <Paragraphs>103</Paragraphs>
  <ScaleCrop>false</ScaleCrop>
  <Company/>
  <LinksUpToDate>false</LinksUpToDate>
  <CharactersWithSpaces>51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ng-Tao Tseng</dc:creator>
  <cp:lastModifiedBy>子毅 楊</cp:lastModifiedBy>
  <cp:revision>9</cp:revision>
  <dcterms:created xsi:type="dcterms:W3CDTF">2022-02-09T14:17:00Z</dcterms:created>
  <dcterms:modified xsi:type="dcterms:W3CDTF">2022-02-17T14:07:00Z</dcterms:modified>
</cp:coreProperties>
</file>